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EC52E" w14:textId="7319AB7C" w:rsidR="009515E6" w:rsidRDefault="009515E6">
      <w:pPr>
        <w:rPr>
          <w:rStyle w:val="jlqj4b"/>
          <w:rFonts w:ascii="Times New Roman" w:hAnsi="Times New Roman" w:cs="Times New Roman"/>
          <w:b/>
          <w:lang w:val="en"/>
        </w:rPr>
      </w:pPr>
    </w:p>
    <w:p w14:paraId="463A966F" w14:textId="77777777" w:rsidR="009515E6" w:rsidRDefault="009515E6">
      <w:pPr>
        <w:rPr>
          <w:rStyle w:val="jlqj4b"/>
          <w:rFonts w:ascii="Times New Roman" w:hAnsi="Times New Roman" w:cs="Times New Roman"/>
          <w:b/>
          <w:lang w:val="en"/>
        </w:rPr>
      </w:pPr>
    </w:p>
    <w:p w14:paraId="216DEBC6" w14:textId="77777777" w:rsidR="009515E6" w:rsidRDefault="009515E6">
      <w:pPr>
        <w:rPr>
          <w:rStyle w:val="jlqj4b"/>
          <w:rFonts w:ascii="Times New Roman" w:hAnsi="Times New Roman" w:cs="Times New Roman"/>
          <w:b/>
          <w:lang w:val="en"/>
        </w:rPr>
      </w:pPr>
    </w:p>
    <w:p w14:paraId="5A691745" w14:textId="77777777" w:rsidR="00565EA2" w:rsidRPr="00565EA2" w:rsidRDefault="00565EA2" w:rsidP="00565EA2">
      <w:pPr>
        <w:pStyle w:val="Heading2"/>
        <w:rPr>
          <w:rStyle w:val="jlqj4b"/>
          <w:rFonts w:ascii="Times New Roman" w:eastAsiaTheme="minorHAnsi" w:hAnsi="Times New Roman" w:cs="Times New Roman"/>
          <w:bCs w:val="0"/>
          <w:iCs w:val="0"/>
          <w:sz w:val="22"/>
          <w:szCs w:val="22"/>
          <w:lang w:val="en" w:eastAsia="en-US"/>
        </w:rPr>
      </w:pPr>
      <w:bookmarkStart w:id="0" w:name="_Toc7512972"/>
      <w:r w:rsidRPr="00565EA2">
        <w:rPr>
          <w:rStyle w:val="jlqj4b"/>
          <w:rFonts w:ascii="Times New Roman" w:eastAsiaTheme="minorHAnsi" w:hAnsi="Times New Roman" w:cs="Times New Roman"/>
          <w:bCs w:val="0"/>
          <w:iCs w:val="0"/>
          <w:sz w:val="22"/>
          <w:szCs w:val="22"/>
          <w:lang w:val="en" w:eastAsia="en-US"/>
        </w:rPr>
        <w:t>Determination of Silica in Wheat Leaves with ATR-FTIR-</w:t>
      </w:r>
      <w:proofErr w:type="spellStart"/>
      <w:r w:rsidRPr="00565EA2">
        <w:rPr>
          <w:rStyle w:val="jlqj4b"/>
          <w:rFonts w:ascii="Times New Roman" w:eastAsiaTheme="minorHAnsi" w:hAnsi="Times New Roman" w:cs="Times New Roman"/>
          <w:bCs w:val="0"/>
          <w:iCs w:val="0"/>
          <w:sz w:val="22"/>
          <w:szCs w:val="22"/>
          <w:lang w:val="en" w:eastAsia="en-US"/>
        </w:rPr>
        <w:t>Chemometrics</w:t>
      </w:r>
      <w:proofErr w:type="spellEnd"/>
    </w:p>
    <w:p w14:paraId="23E8BF07" w14:textId="77777777" w:rsidR="00565EA2" w:rsidRPr="00565EA2" w:rsidRDefault="00565EA2" w:rsidP="00565EA2">
      <w:pPr>
        <w:pStyle w:val="Heading2"/>
        <w:rPr>
          <w:rStyle w:val="jlqj4b"/>
          <w:rFonts w:ascii="Times New Roman" w:eastAsiaTheme="minorHAnsi" w:hAnsi="Times New Roman" w:cs="Times New Roman"/>
          <w:b w:val="0"/>
          <w:bCs w:val="0"/>
          <w:iCs w:val="0"/>
          <w:sz w:val="22"/>
          <w:szCs w:val="22"/>
          <w:lang w:val="en" w:eastAsia="en-US"/>
        </w:rPr>
      </w:pPr>
      <w:r w:rsidRPr="00565EA2">
        <w:rPr>
          <w:rStyle w:val="jlqj4b"/>
          <w:rFonts w:ascii="Times New Roman" w:eastAsiaTheme="minorHAnsi" w:hAnsi="Times New Roman" w:cs="Times New Roman"/>
          <w:b w:val="0"/>
          <w:bCs w:val="0"/>
          <w:iCs w:val="0"/>
          <w:sz w:val="22"/>
          <w:szCs w:val="22"/>
          <w:lang w:val="en" w:eastAsia="en-US"/>
        </w:rPr>
        <w:t xml:space="preserve">The beneficial effects of silicon for plants have been noticed for more than a century, but only during the last two </w:t>
      </w:r>
      <w:proofErr w:type="gramStart"/>
      <w:r w:rsidRPr="00565EA2">
        <w:rPr>
          <w:rStyle w:val="jlqj4b"/>
          <w:rFonts w:ascii="Times New Roman" w:eastAsiaTheme="minorHAnsi" w:hAnsi="Times New Roman" w:cs="Times New Roman"/>
          <w:b w:val="0"/>
          <w:bCs w:val="0"/>
          <w:iCs w:val="0"/>
          <w:sz w:val="22"/>
          <w:szCs w:val="22"/>
          <w:lang w:val="en" w:eastAsia="en-US"/>
        </w:rPr>
        <w:t>decades</w:t>
      </w:r>
      <w:proofErr w:type="gramEnd"/>
      <w:r w:rsidRPr="00565EA2">
        <w:rPr>
          <w:rStyle w:val="jlqj4b"/>
          <w:rFonts w:ascii="Times New Roman" w:eastAsiaTheme="minorHAnsi" w:hAnsi="Times New Roman" w:cs="Times New Roman"/>
          <w:b w:val="0"/>
          <w:bCs w:val="0"/>
          <w:iCs w:val="0"/>
          <w:sz w:val="22"/>
          <w:szCs w:val="22"/>
          <w:lang w:val="en" w:eastAsia="en-US"/>
        </w:rPr>
        <w:t xml:space="preserve"> its role in high productivity agriculture systems has been thoroughly studied. The presence of silicon in plants contributes to the response of stress-relief mechanisms for environmental events such as drought and pathogen attack. Because of the importance of crops such as wheat, barley, rice, and other grasses that accumulate Si, the understanding of the relationship between this element and plant science is the focus of numerous scientific efforts. Quantification of this element is a difficult and costly task and destructive wet chemistry methods are commonly used. With the recent development of </w:t>
      </w:r>
      <w:proofErr w:type="spellStart"/>
      <w:r w:rsidRPr="00565EA2">
        <w:rPr>
          <w:rStyle w:val="jlqj4b"/>
          <w:rFonts w:ascii="Times New Roman" w:eastAsiaTheme="minorHAnsi" w:hAnsi="Times New Roman" w:cs="Times New Roman"/>
          <w:b w:val="0"/>
          <w:bCs w:val="0"/>
          <w:iCs w:val="0"/>
          <w:sz w:val="22"/>
          <w:szCs w:val="22"/>
          <w:lang w:val="en" w:eastAsia="en-US"/>
        </w:rPr>
        <w:t>chemometric</w:t>
      </w:r>
      <w:proofErr w:type="spellEnd"/>
      <w:r w:rsidRPr="00565EA2">
        <w:rPr>
          <w:rStyle w:val="jlqj4b"/>
          <w:rFonts w:ascii="Times New Roman" w:eastAsiaTheme="minorHAnsi" w:hAnsi="Times New Roman" w:cs="Times New Roman"/>
          <w:b w:val="0"/>
          <w:bCs w:val="0"/>
          <w:iCs w:val="0"/>
          <w:sz w:val="22"/>
          <w:szCs w:val="22"/>
          <w:lang w:val="en" w:eastAsia="en-US"/>
        </w:rPr>
        <w:t xml:space="preserve"> tools, analysis of silicon in complex matrices </w:t>
      </w:r>
      <w:proofErr w:type="gramStart"/>
      <w:r w:rsidRPr="00565EA2">
        <w:rPr>
          <w:rStyle w:val="jlqj4b"/>
          <w:rFonts w:ascii="Times New Roman" w:eastAsiaTheme="minorHAnsi" w:hAnsi="Times New Roman" w:cs="Times New Roman"/>
          <w:b w:val="0"/>
          <w:bCs w:val="0"/>
          <w:iCs w:val="0"/>
          <w:sz w:val="22"/>
          <w:szCs w:val="22"/>
          <w:lang w:val="en" w:eastAsia="en-US"/>
        </w:rPr>
        <w:t>have been proved</w:t>
      </w:r>
      <w:proofErr w:type="gramEnd"/>
      <w:r w:rsidRPr="00565EA2">
        <w:rPr>
          <w:rStyle w:val="jlqj4b"/>
          <w:rFonts w:ascii="Times New Roman" w:eastAsiaTheme="minorHAnsi" w:hAnsi="Times New Roman" w:cs="Times New Roman"/>
          <w:b w:val="0"/>
          <w:bCs w:val="0"/>
          <w:iCs w:val="0"/>
          <w:sz w:val="22"/>
          <w:szCs w:val="22"/>
          <w:lang w:val="en" w:eastAsia="en-US"/>
        </w:rPr>
        <w:t xml:space="preserve"> feasible.</w:t>
      </w:r>
    </w:p>
    <w:p w14:paraId="0269DBB0" w14:textId="77777777" w:rsidR="00565EA2" w:rsidRPr="00565EA2" w:rsidRDefault="00565EA2" w:rsidP="00565EA2">
      <w:pPr>
        <w:pStyle w:val="Heading2"/>
        <w:rPr>
          <w:rStyle w:val="jlqj4b"/>
          <w:rFonts w:ascii="Times New Roman" w:eastAsiaTheme="minorHAnsi" w:hAnsi="Times New Roman" w:cs="Times New Roman"/>
          <w:b w:val="0"/>
          <w:bCs w:val="0"/>
          <w:iCs w:val="0"/>
          <w:sz w:val="22"/>
          <w:szCs w:val="22"/>
          <w:lang w:val="en" w:eastAsia="en-US"/>
        </w:rPr>
      </w:pPr>
      <w:commentRangeStart w:id="1"/>
      <w:r w:rsidRPr="00565EA2">
        <w:rPr>
          <w:rStyle w:val="jlqj4b"/>
          <w:rFonts w:ascii="Times New Roman" w:eastAsiaTheme="minorHAnsi" w:hAnsi="Times New Roman" w:cs="Times New Roman"/>
          <w:b w:val="0"/>
          <w:bCs w:val="0"/>
          <w:iCs w:val="0"/>
          <w:sz w:val="22"/>
          <w:szCs w:val="22"/>
          <w:lang w:val="en" w:eastAsia="en-US"/>
        </w:rPr>
        <w:t xml:space="preserve">In this work, we developed a method for silicon determination in wheat leaves using infrared spectroscopy and </w:t>
      </w:r>
      <w:proofErr w:type="spellStart"/>
      <w:r w:rsidRPr="00565EA2">
        <w:rPr>
          <w:rStyle w:val="jlqj4b"/>
          <w:rFonts w:ascii="Times New Roman" w:eastAsiaTheme="minorHAnsi" w:hAnsi="Times New Roman" w:cs="Times New Roman"/>
          <w:b w:val="0"/>
          <w:bCs w:val="0"/>
          <w:iCs w:val="0"/>
          <w:sz w:val="22"/>
          <w:szCs w:val="22"/>
          <w:lang w:val="en" w:eastAsia="en-US"/>
        </w:rPr>
        <w:t>chemometrics</w:t>
      </w:r>
      <w:proofErr w:type="spellEnd"/>
      <w:r w:rsidRPr="00565EA2">
        <w:rPr>
          <w:rStyle w:val="jlqj4b"/>
          <w:rFonts w:ascii="Times New Roman" w:eastAsiaTheme="minorHAnsi" w:hAnsi="Times New Roman" w:cs="Times New Roman"/>
          <w:b w:val="0"/>
          <w:bCs w:val="0"/>
          <w:iCs w:val="0"/>
          <w:sz w:val="22"/>
          <w:szCs w:val="22"/>
          <w:lang w:val="en" w:eastAsia="en-US"/>
        </w:rPr>
        <w:t xml:space="preserve">.  Dried leaves grown in a greenhouse </w:t>
      </w:r>
      <w:proofErr w:type="gramStart"/>
      <w:r w:rsidRPr="00565EA2">
        <w:rPr>
          <w:rStyle w:val="jlqj4b"/>
          <w:rFonts w:ascii="Times New Roman" w:eastAsiaTheme="minorHAnsi" w:hAnsi="Times New Roman" w:cs="Times New Roman"/>
          <w:b w:val="0"/>
          <w:bCs w:val="0"/>
          <w:iCs w:val="0"/>
          <w:sz w:val="22"/>
          <w:szCs w:val="22"/>
          <w:lang w:val="en" w:eastAsia="en-US"/>
        </w:rPr>
        <w:t>were analyzed</w:t>
      </w:r>
      <w:proofErr w:type="gramEnd"/>
      <w:r w:rsidRPr="00565EA2">
        <w:rPr>
          <w:rStyle w:val="jlqj4b"/>
          <w:rFonts w:ascii="Times New Roman" w:eastAsiaTheme="minorHAnsi" w:hAnsi="Times New Roman" w:cs="Times New Roman"/>
          <w:b w:val="0"/>
          <w:bCs w:val="0"/>
          <w:iCs w:val="0"/>
          <w:sz w:val="22"/>
          <w:szCs w:val="22"/>
          <w:lang w:val="en" w:eastAsia="en-US"/>
        </w:rPr>
        <w:t xml:space="preserve"> by means of attenuated total reflection infrared spectroscopy (ATR-FTIR) and inductively coupled plasma-optical emission spectroscopy elemental analysis (ICP-OES). </w:t>
      </w:r>
      <w:commentRangeEnd w:id="1"/>
      <w:r>
        <w:rPr>
          <w:rStyle w:val="CommentReference"/>
          <w:rFonts w:asciiTheme="minorHAnsi" w:eastAsiaTheme="minorHAnsi" w:hAnsiTheme="minorHAnsi" w:cstheme="minorBidi"/>
          <w:b w:val="0"/>
          <w:bCs w:val="0"/>
          <w:iCs w:val="0"/>
          <w:lang w:val="en-US" w:eastAsia="en-US"/>
        </w:rPr>
        <w:commentReference w:id="1"/>
      </w:r>
    </w:p>
    <w:p w14:paraId="6F90CDA2" w14:textId="77777777" w:rsidR="00565EA2" w:rsidRDefault="00565EA2" w:rsidP="00565EA2">
      <w:pPr>
        <w:pStyle w:val="Heading2"/>
        <w:rPr>
          <w:rStyle w:val="jlqj4b"/>
          <w:rFonts w:ascii="Times New Roman" w:eastAsiaTheme="minorHAnsi" w:hAnsi="Times New Roman" w:cs="Times New Roman"/>
          <w:bCs w:val="0"/>
          <w:iCs w:val="0"/>
          <w:sz w:val="22"/>
          <w:szCs w:val="22"/>
          <w:lang w:val="en" w:eastAsia="en-US"/>
        </w:rPr>
      </w:pPr>
      <w:r w:rsidRPr="00565EA2">
        <w:rPr>
          <w:rStyle w:val="jlqj4b"/>
          <w:rFonts w:ascii="Times New Roman" w:eastAsiaTheme="minorHAnsi" w:hAnsi="Times New Roman" w:cs="Times New Roman"/>
          <w:b w:val="0"/>
          <w:bCs w:val="0"/>
          <w:iCs w:val="0"/>
          <w:sz w:val="22"/>
          <w:szCs w:val="22"/>
          <w:lang w:val="en" w:eastAsia="en-US"/>
        </w:rPr>
        <w:t xml:space="preserve">A series of models based on multivariate ordinary least squares regression using varying sets of wave numbers selected by a genetic algorithm, was built using baseline corrected ATR-FTIR spectra from wheat leaves samples. Models built with these sets showed a powerful correlation with the silicon content determined by elemental analysis. The performance in prediction of each model was assessed using repeated k-fold cross validation, showing a maximum error of prediction (RMSEP) of 0.1% wt. with minimum model complexity of </w:t>
      </w:r>
      <w:proofErr w:type="gramStart"/>
      <w:r w:rsidRPr="00565EA2">
        <w:rPr>
          <w:rStyle w:val="jlqj4b"/>
          <w:rFonts w:ascii="Times New Roman" w:eastAsiaTheme="minorHAnsi" w:hAnsi="Times New Roman" w:cs="Times New Roman"/>
          <w:b w:val="0"/>
          <w:bCs w:val="0"/>
          <w:iCs w:val="0"/>
          <w:sz w:val="22"/>
          <w:szCs w:val="22"/>
          <w:lang w:val="en" w:eastAsia="en-US"/>
        </w:rPr>
        <w:t>4</w:t>
      </w:r>
      <w:proofErr w:type="gramEnd"/>
      <w:r w:rsidRPr="00565EA2">
        <w:rPr>
          <w:rStyle w:val="jlqj4b"/>
          <w:rFonts w:ascii="Times New Roman" w:eastAsiaTheme="minorHAnsi" w:hAnsi="Times New Roman" w:cs="Times New Roman"/>
          <w:b w:val="0"/>
          <w:bCs w:val="0"/>
          <w:iCs w:val="0"/>
          <w:sz w:val="22"/>
          <w:szCs w:val="22"/>
          <w:lang w:val="en" w:eastAsia="en-US"/>
        </w:rPr>
        <w:t xml:space="preserve"> selected variables. However a strong dependence on the matrix was noted when compared with other plant tissues</w:t>
      </w:r>
    </w:p>
    <w:p w14:paraId="7389A6B1" w14:textId="77777777" w:rsidR="00565EA2" w:rsidRDefault="00565EA2" w:rsidP="00565EA2">
      <w:pPr>
        <w:pStyle w:val="Heading2"/>
        <w:rPr>
          <w:rStyle w:val="jlqj4b"/>
          <w:rFonts w:ascii="Times New Roman" w:eastAsiaTheme="minorHAnsi" w:hAnsi="Times New Roman" w:cs="Times New Roman"/>
          <w:bCs w:val="0"/>
          <w:iCs w:val="0"/>
          <w:sz w:val="22"/>
          <w:szCs w:val="22"/>
          <w:lang w:val="en" w:eastAsia="en-US"/>
        </w:rPr>
      </w:pPr>
    </w:p>
    <w:p w14:paraId="3923E929" w14:textId="212DC274" w:rsidR="00C60CAA" w:rsidRPr="002341F0" w:rsidRDefault="00C60CAA" w:rsidP="00565EA2">
      <w:pPr>
        <w:pStyle w:val="Heading2"/>
        <w:rPr>
          <w:lang w:val="en-US"/>
        </w:rPr>
      </w:pPr>
      <w:r w:rsidRPr="002341F0">
        <w:rPr>
          <w:lang w:val="en-US"/>
        </w:rPr>
        <w:t>Background</w:t>
      </w:r>
      <w:bookmarkEnd w:id="0"/>
    </w:p>
    <w:p w14:paraId="31B49A12" w14:textId="77777777" w:rsidR="00C60CAA" w:rsidRPr="00E71154" w:rsidRDefault="00C60CAA" w:rsidP="00C60CAA">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w:t>
      </w:r>
    </w:p>
    <w:p w14:paraId="78877CA7" w14:textId="22CC6376" w:rsidR="00C60CAA" w:rsidRPr="00E71154" w:rsidRDefault="00C60CAA" w:rsidP="00C60CAA">
      <w:pPr>
        <w:pStyle w:val="Yohanna"/>
      </w:pPr>
      <w:r w:rsidRPr="00E71154">
        <w:t>Silicon is a soil constituent</w:t>
      </w:r>
      <w:r w:rsidR="00291B35">
        <w:t>;</w:t>
      </w:r>
      <w:r w:rsidRPr="00E71154">
        <w:t xml:space="preserve"> therefore</w:t>
      </w:r>
      <w:r w:rsidR="00291B35">
        <w:t>,</w:t>
      </w:r>
      <w:r w:rsidRPr="00E71154">
        <w:t xml:space="preserve"> plants invariably grow in Si-rich-environments</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of silicic acid solutions. Some plants accumulate </w:t>
      </w:r>
      <w:r w:rsidR="00291B35">
        <w:t>enough</w:t>
      </w:r>
      <w:r w:rsidRPr="00E71154">
        <w:t xml:space="preserve"> silicic acid that Si precipitates as silica, e.g., </w:t>
      </w:r>
      <w:proofErr w:type="spellStart"/>
      <w:r w:rsidRPr="00E71154">
        <w:t>phytoliths</w:t>
      </w:r>
      <w:proofErr w:type="spellEnd"/>
      <w:r w:rsidRPr="00E71154">
        <w:t>. The accumulation occurs mainly in root endodermis, epidermal cells of both leaf and inflorescence bracts</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w:t>
      </w:r>
      <w:proofErr w:type="spellStart"/>
      <w:r w:rsidR="00D47585" w:rsidRPr="00D47585">
        <w:rPr>
          <w:szCs w:val="24"/>
        </w:rPr>
        <w:t>Głazowska</w:t>
      </w:r>
      <w:proofErr w:type="spellEnd"/>
      <w:r w:rsidR="00D47585" w:rsidRPr="00D47585">
        <w:rPr>
          <w:szCs w:val="24"/>
        </w:rPr>
        <w:t xml:space="preserve"> et al., 2018)</w:t>
      </w:r>
      <w:r w:rsidRPr="00E71154">
        <w:fldChar w:fldCharType="end"/>
      </w:r>
      <w:r w:rsidRPr="00E71154">
        <w:t xml:space="preserve">. </w:t>
      </w:r>
    </w:p>
    <w:p w14:paraId="00C603E4" w14:textId="3C89B381" w:rsidR="00C60CAA" w:rsidRPr="00E71154" w:rsidRDefault="00C60CAA" w:rsidP="00C60CAA">
      <w:pPr>
        <w:pStyle w:val="Yohanna"/>
      </w:pPr>
      <w:r w:rsidRPr="00E71154">
        <w:t>The molecular forms of Si that are transported through the xylem are known: only monomers and dimers of silicic acid have been found in the shoots of wheat and rice</w:t>
      </w:r>
      <w:r w:rsidR="00291B35">
        <w:t>,</w:t>
      </w:r>
      <w:r w:rsidRPr="00E71154">
        <w:t xml:space="preserve"> and no </w:t>
      </w:r>
      <w:proofErr w:type="spellStart"/>
      <w:r w:rsidRPr="00E71154">
        <w:t>organo</w:t>
      </w:r>
      <w:proofErr w:type="spellEnd"/>
      <w:r w:rsidRPr="00E71154">
        <w:t>-silicon structures have been identified</w:t>
      </w:r>
      <w:r w:rsidRPr="00E71154">
        <w:fldChar w:fldCharType="begin"/>
      </w:r>
      <w:r w:rsidR="00D47585">
        <w:instrText xml:space="preserve"> ADDIN ZOTERO_ITEM CSL_CITATION {"citationID":"9DW2oExp","properties":{"formattedCitation":"(Casey et al., 2004)","plainCitation":"(Casey et al., 2004)","noteIndex":0},"citationItems":[{"id":218,"uris":["http://zotero.org/groups/460937/items/A46GURWD"],"uri":["http://zotero.org/groups/460937/items/A46GURWD"],"itemData":{"id":218,"type":"article-journal","container-title":"Plant, Cell &amp; Environment","ISSN":"1365-3040","issue":"1","journalAbbreviation":"Plant, Cell &amp; Environment","page":"51-54","title":"Aqueous silicate complexes in wheat, Triticum aestivum L.","volume":"27","author":[{"family":"Casey","given":"WH"},{"family":"Kinrade","given":"SD"},{"family":"Knight","given":"CTG"},{"family":"Rains","given":"DW"},{"family":"Epstein","given":"E"}],"issued":{"date-parts":[["2004"]]}}}],"schema":"https://github.com/citation-style-language/schema/raw/master/csl-citation.json"} </w:instrText>
      </w:r>
      <w:r w:rsidRPr="00E71154">
        <w:fldChar w:fldCharType="separate"/>
      </w:r>
      <w:r w:rsidR="00D47585" w:rsidRPr="00D47585">
        <w:t>(Casey et al., 2004)</w:t>
      </w:r>
      <w:r w:rsidRPr="00E71154">
        <w:fldChar w:fldCharType="end"/>
      </w:r>
      <w:r w:rsidRPr="00E71154">
        <w:t xml:space="preserve">. Remarkably, the hemicellulose </w:t>
      </w:r>
      <w:proofErr w:type="spellStart"/>
      <w:r w:rsidRPr="00E71154">
        <w:t>callose</w:t>
      </w:r>
      <w:proofErr w:type="spellEnd"/>
      <w:r w:rsidRPr="00E71154">
        <w:t xml:space="preserve"> may be </w:t>
      </w:r>
      <w:proofErr w:type="spellStart"/>
      <w:r w:rsidRPr="00E71154">
        <w:t>templating</w:t>
      </w:r>
      <w:proofErr w:type="spellEnd"/>
      <w:r w:rsidRPr="00E71154">
        <w:t xml:space="preserve"> Si deposition in horsetails (</w:t>
      </w:r>
      <w:r w:rsidRPr="00E71154">
        <w:rPr>
          <w:i/>
        </w:rPr>
        <w:t>Equisetum</w:t>
      </w:r>
      <w:r w:rsidRPr="00E71154">
        <w:t>)</w:t>
      </w:r>
      <w:r w:rsidRPr="00E71154">
        <w:fldChar w:fldCharType="begin"/>
      </w:r>
      <w:r w:rsidR="00D47585">
        <w:instrText xml:space="preserve"> ADDIN ZOTERO_ITEM CSL_CITATION {"citationID":"XCqh0NsH","properties":{"formattedCitation":"(Law and Exley, 2011)","plainCitation":"(Law and Exley, 2011)","noteIndex":0},"citationItems":[{"id":320,"uris":["http://zotero.org/groups/460937/items/ZCIQZFMD"],"uri":["http://zotero.org/groups/460937/items/ZCIQZFMD"],"itemData":{"id":320,"type":"article-journal","abstract":"The horsetails (Equisetum sp) are known biosilicifiers though the mechanism underlying silica deposition in these plants remains largely unknown. Tissue extracts from horsetails grown hydroponically and also collected from the wild were acid-digested in a microwave oven and their silica 'skeletons' visualised using the fluor, PDMPO, and fluorescence microscopy.","container-title":"BMC Plant Biology","DOI":"10.1186/1471-2229-11-112","ISSN":"1471-2229","issue":"1","journalAbbreviation":"BMC Plant Biology","page":"1-9","title":"New insight into silica deposition in horsetail (Equisetum arvense)","volume":"11","author":[{"family":"Law","given":"Chinnoi"},{"family":"Exley","given":"Christopher"}],"issued":{"date-parts":[["2011"]]}}}],"schema":"https://github.com/citation-style-language/schema/raw/master/csl-citation.json"} </w:instrText>
      </w:r>
      <w:r w:rsidRPr="00E71154">
        <w:fldChar w:fldCharType="separate"/>
      </w:r>
      <w:r w:rsidR="00D47585" w:rsidRPr="00D47585">
        <w:t>(Law and Exley, 2011)</w:t>
      </w:r>
      <w:r w:rsidRPr="00E71154">
        <w:fldChar w:fldCharType="end"/>
      </w:r>
      <w:r w:rsidRPr="00E71154">
        <w:t xml:space="preserve">, and may also play a role in Si deposition of algae and plants in general </w:t>
      </w:r>
      <w:r w:rsidRPr="00E71154">
        <w:fldChar w:fldCharType="begin"/>
      </w:r>
      <w:r w:rsidR="00D47585">
        <w:instrText xml:space="preserve"> ADDIN ZOTERO_ITEM CSL_CITATION {"citationID":"1QqOdjgj","properties":{"formattedCitation":"(Brugi\\uc0\\u233{}re and Exley, 2017)","plainCitation":"(Brugiére and Exley, 2017)","noteIndex":0},"citationItems":[{"id":344,"uris":["http://zotero.org/groups/460937/items/F9F6UP5X"],"uri":["http://zotero.org/groups/460937/items/F9F6UP5X"],"itemData":{"id":344,"type":"article-journal","abstract":"The mechanism of biological silicification in plants remains to be elucidated. There are strong arguments supporting a role for the plant extracellular matrix and the β-1-3-glucan, callose, has been identified as a possible template for silica deposition in the common horsetail, Equisetum arvense. The model plant Arabidopsis thaliana, which is not known as a silica accumulator, can be engineered to produce mutants in which, following a pathogen-associated molecular pattern challenge, callose production in leaves is either induced (35S:PMR4-GFP) or not (pmr4). We have grown these mutants hydroponically in the presence of added silicon to test if the induction of callose results in greater silica deposition in the leaves. Callose induction was identified throughout leaf tissue of wild type Arabidopsis and the mutant 35S:PMR4-GFP but not in the mutant pmr4. Similarly both wild type Arabidopsis and the mutant 35S:PMR4-GFP showed extensive silicification of leaf tissue while the pmr4 mutant deposited very little silica in its leaf tissues. Wild type Arabidopsis and the mutant 35S:PMR4-GFP responded to a pathogen-like challenge by producing both callose and biogenic silica coincidently in their leaf tissues. Trichomes in particular showed both callose deposition and extensive silicification. The lack of both induced callose deposition and subsequent silicification in the pmr4 mutant strongly suggested that the biochemistry of callose formation and deposition were allied to biological silicification in Arabidopsis.","container-title":"Journal of Trace Elements in Medicine and Biology","DOI":"10.1016/j.jtemb.2016.08.005","ISSN":"0946-672X","journalAbbreviation":"Journal of Trace Elements in Medicine and Biology","page":"86-90","title":"Callose-associated silica deposition in Arabidopsis","volume":"39","author":[{"family":"Brugiére","given":"Thibault"},{"family":"Exley","given":"Christopher"}],"issued":{"date-parts":[["2017",1,1]]}}}],"schema":"https://github.com/citation-style-language/schema/raw/master/csl-citation.json"} </w:instrText>
      </w:r>
      <w:r w:rsidRPr="00E71154">
        <w:fldChar w:fldCharType="separate"/>
      </w:r>
      <w:r w:rsidR="00D47585" w:rsidRPr="00D47585">
        <w:rPr>
          <w:szCs w:val="24"/>
        </w:rPr>
        <w:t>(</w:t>
      </w:r>
      <w:proofErr w:type="spellStart"/>
      <w:r w:rsidR="00D47585" w:rsidRPr="00D47585">
        <w:rPr>
          <w:szCs w:val="24"/>
        </w:rPr>
        <w:t>Brugiére</w:t>
      </w:r>
      <w:proofErr w:type="spellEnd"/>
      <w:r w:rsidR="00D47585" w:rsidRPr="00D47585">
        <w:rPr>
          <w:szCs w:val="24"/>
        </w:rPr>
        <w:t xml:space="preserve"> and Exley, 2017)</w:t>
      </w:r>
      <w:r w:rsidRPr="00E71154">
        <w:fldChar w:fldCharType="end"/>
      </w:r>
      <w:r w:rsidRPr="00E71154">
        <w:t xml:space="preserve">. </w:t>
      </w:r>
    </w:p>
    <w:p w14:paraId="478FE0A0" w14:textId="0949841A" w:rsidR="00C60CAA" w:rsidRPr="00E71154" w:rsidRDefault="00C60CAA" w:rsidP="00C60CAA">
      <w:pPr>
        <w:pStyle w:val="Yohanna"/>
      </w:pPr>
      <w:r w:rsidRPr="00E71154">
        <w:t xml:space="preserve">Si accumulation seems to be an ancient mechanism because it is present in early divergent plant lineages and was lost in the course of evolution as silica is less present in later-evolving plants </w:t>
      </w:r>
      <w:r w:rsidRPr="00E71154">
        <w:fldChar w:fldCharType="begin"/>
      </w:r>
      <w:r w:rsidR="00D47585">
        <w:instrText xml:space="preserve"> ADDIN ZOTERO_ITEM CSL_CITATION {"citationID":"8a22ep9lv","properties":{"formattedCitation":"(Trembath-Reichert et al., 2015)","plainCitation":"(Trembath-Reichert et al., 2015)","noteIndex":0},"citationItems":[{"id":280,"uris":["http://zotero.org/groups/460937/items/4HTNQ59M"],"uri":["http://zotero.org/groups/460937/items/4HTNQ59M"],"itemData":{"id":280,"type":"article-journal","abstract":"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container-title":"Proceedings of the National Academy of Sciences","issue":"17","journalAbbreviation":"Proceedings of the National Academy of Sciences","page":"5449-5454","title":"Four hundred million years of silica biomineralization in land plants","volume":"112","author":[{"family":"Trembath-Reichert","given":"Elizabeth"},{"family":"Wilson","given":"Jonathan Paul"},{"family":"McGlynn","given":"Shawn E."},{"family":"Fischer","given":"Woodward W."}],"issued":{"date-parts":[["2015",4,28]]}}}],"schema":"https://github.com/citation-style-language/schema/raw/master/csl-citation.json"} </w:instrText>
      </w:r>
      <w:r w:rsidRPr="00E71154">
        <w:fldChar w:fldCharType="separate"/>
      </w:r>
      <w:r w:rsidR="00D47585" w:rsidRPr="00D47585">
        <w:t>(</w:t>
      </w:r>
      <w:proofErr w:type="spellStart"/>
      <w:r w:rsidR="00D47585" w:rsidRPr="00D47585">
        <w:t>Trembath</w:t>
      </w:r>
      <w:proofErr w:type="spellEnd"/>
      <w:r w:rsidR="00D47585" w:rsidRPr="00D47585">
        <w:t>-Reichert et al., 2015)</w:t>
      </w:r>
      <w:r w:rsidRPr="00E71154">
        <w:fldChar w:fldCharType="end"/>
      </w:r>
      <w:r w:rsidRPr="00E71154">
        <w:t xml:space="preserve">. In ancient silica - accumulators such as </w:t>
      </w:r>
      <w:r w:rsidRPr="00E71154">
        <w:rPr>
          <w:i/>
        </w:rPr>
        <w:t>Equisetum</w:t>
      </w:r>
      <w:r w:rsidRPr="00E71154">
        <w:t xml:space="preserve"> species, silica may play a major structural role </w:t>
      </w:r>
      <w:r w:rsidRPr="00E71154">
        <w:fldChar w:fldCharType="begin"/>
      </w:r>
      <w:r w:rsidR="00D47585">
        <w:instrText xml:space="preserve"> ADDIN ZOTERO_ITEM CSL_CITATION {"citationID":"maspv16db","properties":{"formattedCitation":"(Yamanaka et al., 2012)","plainCitation":"(Yamanaka et al., 2012)","noteIndex":0},"citationItems":[{"id":226,"uris":["http://zotero.org/groups/460937/items/N9JXRSQ3"],"uri":["http://zotero.org/groups/460937/items/N9JXRSQ3"],"itemData":{"id":226,"type":"article-journal","container-title":"Journal of Applied Physics","ISSN":"0021-8979","issue":"4","journalAbbreviation":"Journal of Applied Physics","page":"044703","title":"Roles of silica and lignin in horsetail (Equisetum hyemale), with special reference to mechanical properties","volume":"111","author":[{"family":"Yamanaka","given":"Shigeru"},{"family":"Sato","given":"Kanna"},{"family":"Ito","given":"Fuyu"},{"family":"Komatsubara","given":"Satoshi"},{"family":"Ohata","given":"Hiroshi"},{"family":"Yoshino","given":"Katsumi"}],"issued":{"date-parts":[["2012"]]}}}],"schema":"https://github.com/citation-style-language/schema/raw/master/csl-citation.json"} </w:instrText>
      </w:r>
      <w:r w:rsidRPr="00E71154">
        <w:fldChar w:fldCharType="separate"/>
      </w:r>
      <w:r w:rsidR="00D47585" w:rsidRPr="00D47585">
        <w:t>(Yamanaka et al., 2012)</w:t>
      </w:r>
      <w:r w:rsidRPr="00E71154">
        <w:fldChar w:fldCharType="end"/>
      </w:r>
      <w:r w:rsidRPr="00E71154">
        <w:t xml:space="preserve">. This structural role was taken later in evolution by lignin. As a general tendency, later-evolving plants have more lignin and less silica </w:t>
      </w:r>
      <w:r w:rsidRPr="00E71154">
        <w:fldChar w:fldCharType="begin"/>
      </w:r>
      <w:r w:rsidR="00D47585">
        <w:instrText xml:space="preserve"> ADDIN ZOTERO_ITEM CSL_CITATION {"citationID":"TRWnN20z","properties":{"formattedCitation":"(Trembath-Reichert et al., 2015)","plainCitation":"(Trembath-Reichert et al., 2015)","noteIndex":0},"citationItems":[{"id":280,"uris":["http://zotero.org/groups/460937/items/4HTNQ59M"],"uri":["http://zotero.org/groups/460937/items/4HTNQ59M"],"itemData":{"id":280,"type":"article-journal","abstract":"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container-title":"Proceedings of the National Academy of Sciences","issue":"17","journalAbbreviation":"Proceedings of the National Academy of Sciences","page":"5449-5454","title":"Four hundred million years of silica biomineralization in land plants","volume":"112","author":[{"family":"Trembath-Reichert","given":"Elizabeth"},{"family":"Wilson","given":"Jonathan Paul"},{"family":"McGlynn","given":"Shawn E."},{"family":"Fischer","given":"Woodward W."}],"issued":{"date-parts":[["2015",4,28]]}}}],"schema":"https://github.com/citation-style-language/schema/raw/master/csl-citation.json"} </w:instrText>
      </w:r>
      <w:r w:rsidRPr="00E71154">
        <w:fldChar w:fldCharType="separate"/>
      </w:r>
      <w:r w:rsidR="00D47585" w:rsidRPr="00D47585">
        <w:t>(</w:t>
      </w:r>
      <w:proofErr w:type="spellStart"/>
      <w:r w:rsidR="00D47585" w:rsidRPr="00D47585">
        <w:t>Trembath</w:t>
      </w:r>
      <w:proofErr w:type="spellEnd"/>
      <w:r w:rsidR="00D47585" w:rsidRPr="00D47585">
        <w:t>-Reichert et al., 2015)</w:t>
      </w:r>
      <w:r w:rsidRPr="00E71154">
        <w:fldChar w:fldCharType="end"/>
      </w:r>
      <w:r w:rsidRPr="00E71154">
        <w:t xml:space="preserve">. Lignin may fulfill a stronger mechanical role because, unlike silica, it can crosslink with cell wall polysaccharides </w:t>
      </w:r>
      <w:r w:rsidRPr="00E71154">
        <w:fldChar w:fldCharType="begin"/>
      </w:r>
      <w:r w:rsidR="00D47585">
        <w:instrText xml:space="preserve"> ADDIN ZOTERO_ITEM CSL_CITATION {"citationID":"7KHa93VP","properties":{"formattedCitation":"(Yamanaka et al., 2012)","plainCitation":"(Yamanaka et al., 2012)","noteIndex":0},"citationItems":[{"id":226,"uris":["http://zotero.org/groups/460937/items/N9JXRSQ3"],"uri":["http://zotero.org/groups/460937/items/N9JXRSQ3"],"itemData":{"id":226,"type":"article-journal","container-title":"Journal of Applied Physics","ISSN":"0021-8979","issue":"4","journalAbbreviation":"Journal of Applied Physics","page":"044703","title":"Roles of silica and lignin in horsetail (Equisetum hyemale), with special reference to mechanical properties","volume":"111","author":[{"family":"Yamanaka","given":"Shigeru"},{"family":"Sato","given":"Kanna"},{"family":"Ito","given":"Fuyu"},{"family":"Komatsubara","given":"Satoshi"},{"family":"Ohata","given":"Hiroshi"},{"family":"Yoshino","given":"Katsumi"}],"issued":{"date-parts":[["2012"]]}}}],"schema":"https://github.com/citation-style-language/schema/raw/master/csl-citation.json"} </w:instrText>
      </w:r>
      <w:r w:rsidRPr="00E71154">
        <w:fldChar w:fldCharType="separate"/>
      </w:r>
      <w:r w:rsidR="00D47585" w:rsidRPr="00D47585">
        <w:t>(Yamanaka et al., 2012)</w:t>
      </w:r>
      <w:r w:rsidRPr="00E71154">
        <w:fldChar w:fldCharType="end"/>
      </w:r>
      <w:r w:rsidRPr="00E71154">
        <w:t xml:space="preserve">. </w:t>
      </w:r>
    </w:p>
    <w:p w14:paraId="75A926B3" w14:textId="2945C165" w:rsidR="00C60CAA" w:rsidRPr="00E71154" w:rsidRDefault="00C60CAA" w:rsidP="00C60CAA">
      <w:pPr>
        <w:pStyle w:val="Yohanna"/>
      </w:pPr>
      <w:r w:rsidRPr="00E71154">
        <w:t xml:space="preserve">However, the presence of Si and lignin </w:t>
      </w:r>
      <w:r w:rsidR="00291B35">
        <w:t>are</w:t>
      </w:r>
      <w:r w:rsidRPr="00E71154">
        <w:t xml:space="preserve"> not mutually exclusive, and the relationship (if any) unknown. For example, in rice Si deposition starts when the plant cell synthesize and accumulate lignin in the secondary wall </w:t>
      </w:r>
      <w:r w:rsidRPr="00E71154">
        <w:fldChar w:fldCharType="begin"/>
      </w:r>
      <w:r w:rsidR="00D47585">
        <w:instrText xml:space="preserve"> ADDIN ZOTERO_ITEM CSL_CITATION {"citationID":"5rFyUpL8","properties":{"formattedCitation":"(Fang and Ma, 2006; Zhang et al., 2013)","plainCitation":"(Fang and Ma, 2006; Zhang et al., 2013)","noteIndex":0},"citationItems":[{"id":332,"uris":["http://zotero.org/groups/460937/items/M6EISBT5"],"uri":["http://zotero.org/groups/460937/items/M6EISBT5"],"itemData":{"id":332,"type":"article-journal","abstract":"To reveal the possible mechanism of silica deposition in higher plants, lignin was isolated from rice straw following a modified method to conduct a simulation experiment in vitro. UV and infrared absorption spectra showed that the substance had the unique characteristics of pure lignin. The presence of silicon in the precipitation was revealed by TEM (transmission electron microscopy) with EDXA (energy dispersive X-ray analysis) device. It was found that in the borax solution where lignin precipitation occurred silica-lignin co-precipitation was produced but not in the DMSO solution where lignin was broken into its composition compounds and did not precipitate. This means that it is macromolecular lignin itself but not its compounds that could induce silica deposition in higher plants.","archive":"PMC","archive_location":"PMC1447512","container-title":"Journal of Zhejiang University. Science. B","DOI":"10.1631/jzus.2006.B0267","ISSN":"1673-1581","issue":"4","page":"267-271","title":"In vitro simulation studies of silica deposition induced by lignin from rice","volume":"7","author":[{"family":"Fang","given":"Jiang-Yu"},{"family":"Ma","given":"Xue-Long"}],"issued":{"date-parts":[["2006",4]]}}},{"id":322,"uris":["http://zotero.org/groups/460937/items/8E5AX3ZR"],"uri":["http://zotero.org/groups/460937/items/8E5AX3ZR"],"itemData":{"id":322,"type":"article-journal","container-title":"Plant and soil","ISSN":"0032-079X","issue":"1-2","journalAbbreviation":"Plant and soil","page":"137-149","title":"Do lignification and silicification of the cell wall precede silicon deposition in the silica cell of the rice (Oryza sativa L.) leaf epidermis?","volume":"372","author":[{"family":"Zhang","given":"Chaochun"},{"family":"Wang","given":"Lijun"},{"family":"Zhang","given":"Wenxu"},{"family":"Zhang","given":"Fusuo"}],"issued":{"date-parts":[["2013"]]}}}],"schema":"https://github.com/citation-style-language/schema/raw/master/csl-citation.json"} </w:instrText>
      </w:r>
      <w:r w:rsidRPr="00E71154">
        <w:fldChar w:fldCharType="separate"/>
      </w:r>
      <w:r w:rsidR="00D47585" w:rsidRPr="00D47585">
        <w:t>(Fang and Ma, 2006; Zhang et al., 2013)</w:t>
      </w:r>
      <w:r w:rsidRPr="00E71154">
        <w:fldChar w:fldCharType="end"/>
      </w:r>
      <w:r w:rsidRPr="00E71154">
        <w:t xml:space="preserve">, while Si surplus is positively correlated with lignin content and mechanical strength </w:t>
      </w:r>
      <w:r w:rsidRPr="00E71154">
        <w:fldChar w:fldCharType="begin"/>
      </w:r>
      <w:r w:rsidR="00D47585">
        <w:instrText xml:space="preserve"> ADDIN ZOTERO_ITEM CSL_CITATION {"citationID":"LtXzlWJg","properties":{"formattedCitation":"(Zhang et al., 2015)","plainCitation":"(Zhang et al., 2015)","noteIndex":0},"citationItems":[{"id":343,"uris":["http://zotero.org/groups/460937/items/472BVUJC"],"uri":["http://zotero.org/groups/460937/items/472BVUJC"],"itemData":{"id":343,"type":"article-journal","abstract":"Rice is a typical silicon-accumulating crop with enormous biomass residues for biofuels. Silica is a cell wall component, but its effect on the plant cell wall and biomass production remains largely unknown. In this study, a systems biology approach was performed using 42 distinct rice cell wall mutants. We found that silica levels are significantly positively correlated with three major wall polymers, indicating that silica is associated with the cell wall network. Silicon-supplied hydroculture analysis demonstrated that silica distinctively affects cell wall composition and major wall polymer features, including cellulose crystallinity (CrI), arabinose substitution degree (reverse Xyl/Ara) of xylans, and sinapyl alcohol (S) proportion in three typical rice mutants. Notably, the silicon supplement exhibited dual effects on biomass enzymatic digestibility in the mutant and wild type (NPB) after pre-treatments with 1% NaOH and 1% H2SO4. In addition, silicon supply largely enhanced plant height, mechanical strength and straw biomass production, suggesting that silica rescues mutant growth defects. Hence, this study provides potential approaches for silicon applications in biomass process and bioenergy rice breeding.","container-title":"Plant Science","DOI":"https://doi.org/10.1016/j.plantsci.2015.07.014","ISSN":"0168-9452","page":"84 - 91","title":"Silica distinctively affects cell wall features and lignocellulosic saccharification with large enhancement on biomass production in rice","volume":"239","author":[{"family":"Zhang","given":"Jing"},{"family":"Zou","given":"Weihua"},{"family":"Li","given":"Ying"},{"family":"Feng","given":"Yongqing"},{"family":"Zhang","given":"Hui"},{"family":"Wu","given":"Zhiliang"},{"family":"Tu","given":"Yuanyuan"},{"family":"Wang","given":"Yanting"},{"family":"Cai","given":"Xiwen"},{"family":"Peng","given":"Liangcai"}],"issued":{"date-parts":[["2015"]]}}}],"schema":"https://github.com/citation-style-language/schema/raw/master/csl-citation.json"} </w:instrText>
      </w:r>
      <w:r w:rsidRPr="00E71154">
        <w:fldChar w:fldCharType="separate"/>
      </w:r>
      <w:r w:rsidR="00D47585" w:rsidRPr="00D47585">
        <w:t>(Zhang et al., 2015)</w:t>
      </w:r>
      <w:r w:rsidRPr="00E71154">
        <w:fldChar w:fldCharType="end"/>
      </w:r>
      <w:r w:rsidRPr="00E71154">
        <w:t xml:space="preserve">. In </w:t>
      </w:r>
      <w:proofErr w:type="spellStart"/>
      <w:r w:rsidRPr="00E71154">
        <w:rPr>
          <w:i/>
        </w:rPr>
        <w:t>Brachypodium</w:t>
      </w:r>
      <w:proofErr w:type="spellEnd"/>
      <w:r w:rsidRPr="00E71154">
        <w:t xml:space="preserve">, Si surplus induces changes in lignin composition </w:t>
      </w:r>
      <w:r w:rsidRPr="00E71154">
        <w:fldChar w:fldCharType="begin"/>
      </w:r>
      <w:r w:rsidR="00D47585">
        <w:instrText xml:space="preserve"> ADDIN ZOTERO_ITEM CSL_CITATION {"citationID":"LuaSMzlW","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w:t>
      </w:r>
      <w:proofErr w:type="spellStart"/>
      <w:r w:rsidR="00D47585" w:rsidRPr="00D47585">
        <w:rPr>
          <w:szCs w:val="24"/>
        </w:rPr>
        <w:t>Głazowska</w:t>
      </w:r>
      <w:proofErr w:type="spellEnd"/>
      <w:r w:rsidR="00D47585" w:rsidRPr="00D47585">
        <w:rPr>
          <w:szCs w:val="24"/>
        </w:rPr>
        <w:t xml:space="preserve"> et al., 2018)</w:t>
      </w:r>
      <w:r w:rsidRPr="00E71154">
        <w:fldChar w:fldCharType="end"/>
      </w:r>
      <w:r w:rsidRPr="00E71154">
        <w:t>.</w:t>
      </w:r>
    </w:p>
    <w:p w14:paraId="753E9EC1" w14:textId="77777777" w:rsidR="00C60CAA" w:rsidRDefault="00295D4A" w:rsidP="00C60CAA">
      <w:pPr>
        <w:pStyle w:val="Yohanna"/>
      </w:pPr>
      <w:commentRangeStart w:id="2"/>
      <w:r w:rsidRPr="00291B35">
        <w:rPr>
          <w:highlight w:val="red"/>
        </w:rPr>
        <w:t>In</w:t>
      </w:r>
      <w:r w:rsidR="00C60CAA" w:rsidRPr="00291B35">
        <w:rPr>
          <w:highlight w:val="red"/>
        </w:rPr>
        <w:t xml:space="preserve"> this work</w:t>
      </w:r>
      <w:r w:rsidRPr="00291B35">
        <w:rPr>
          <w:highlight w:val="red"/>
        </w:rPr>
        <w:t>,</w:t>
      </w:r>
      <w:r w:rsidR="00C60CAA" w:rsidRPr="00291B35">
        <w:rPr>
          <w:highlight w:val="red"/>
        </w:rPr>
        <w:t xml:space="preserve"> the relationship between the presence, quantity, or chemical structure of lignin and the capacity -or need- of plants to accumulate silica.</w:t>
      </w:r>
      <w:r w:rsidR="00C60CAA" w:rsidRPr="00E71154">
        <w:t xml:space="preserve"> Particularly, we seek to explore both Si interactions with lignin in wheat (</w:t>
      </w:r>
      <w:proofErr w:type="spellStart"/>
      <w:r w:rsidR="00C60CAA" w:rsidRPr="00E71154">
        <w:rPr>
          <w:i/>
        </w:rPr>
        <w:t>Triticum</w:t>
      </w:r>
      <w:proofErr w:type="spellEnd"/>
      <w:r w:rsidR="00C60CAA" w:rsidRPr="00E71154">
        <w:rPr>
          <w:i/>
        </w:rPr>
        <w:t xml:space="preserve"> </w:t>
      </w:r>
      <w:proofErr w:type="spellStart"/>
      <w:r w:rsidR="00C60CAA" w:rsidRPr="00E71154">
        <w:rPr>
          <w:i/>
        </w:rPr>
        <w:t>aestivum</w:t>
      </w:r>
      <w:proofErr w:type="spellEnd"/>
      <w:r w:rsidR="00C60CAA" w:rsidRPr="00E71154">
        <w:t xml:space="preserve">) and basic Si structures </w:t>
      </w:r>
      <w:r w:rsidR="00C60CAA" w:rsidRPr="00E71154">
        <w:rPr>
          <w:i/>
        </w:rPr>
        <w:t>in-plant</w:t>
      </w:r>
      <w:r w:rsidR="00C60CAA" w:rsidRPr="00E71154">
        <w:t xml:space="preserve"> using by </w:t>
      </w:r>
      <w:proofErr w:type="spellStart"/>
      <w:r w:rsidR="00C60CAA" w:rsidRPr="00E71154">
        <w:t>laballing</w:t>
      </w:r>
      <w:proofErr w:type="spellEnd"/>
      <w:r w:rsidR="00C60CAA" w:rsidRPr="00E71154">
        <w:t xml:space="preserve"> the plants with </w:t>
      </w:r>
      <w:commentRangeStart w:id="3"/>
      <w:r w:rsidR="00C60CAA" w:rsidRPr="00295D4A">
        <w:rPr>
          <w:vertAlign w:val="superscript"/>
        </w:rPr>
        <w:t>29</w:t>
      </w:r>
      <w:r w:rsidR="00C60CAA" w:rsidRPr="00E71154">
        <w:t xml:space="preserve">Si isotope </w:t>
      </w:r>
      <w:commentRangeEnd w:id="3"/>
      <w:r w:rsidR="00D47585">
        <w:rPr>
          <w:rStyle w:val="CommentReference"/>
          <w:rFonts w:asciiTheme="minorHAnsi" w:hAnsiTheme="minorHAnsi" w:cstheme="minorBidi"/>
        </w:rPr>
        <w:commentReference w:id="3"/>
      </w:r>
      <w:r w:rsidR="00C60CAA" w:rsidRPr="00E71154">
        <w:t xml:space="preserve">and study the chemical structures with solid state </w:t>
      </w:r>
      <w:proofErr w:type="gramStart"/>
      <w:r w:rsidR="00C60CAA" w:rsidRPr="00E71154">
        <w:t>NMR</w:t>
      </w:r>
      <w:r w:rsidR="00C60CAA" w:rsidRPr="00E71154">
        <w:rPr>
          <w:i/>
        </w:rPr>
        <w:t xml:space="preserve"> </w:t>
      </w:r>
      <w:commentRangeEnd w:id="2"/>
      <w:proofErr w:type="gramEnd"/>
      <w:r w:rsidR="00291B35">
        <w:rPr>
          <w:rStyle w:val="CommentReference"/>
          <w:rFonts w:asciiTheme="minorHAnsi" w:hAnsiTheme="minorHAnsi" w:cstheme="minorBidi"/>
        </w:rPr>
        <w:commentReference w:id="2"/>
      </w:r>
      <w:r w:rsidR="00C60CAA" w:rsidRPr="00E71154">
        <w:t xml:space="preserve">. Two experiments </w:t>
      </w:r>
      <w:proofErr w:type="gramStart"/>
      <w:r w:rsidR="00C60CAA" w:rsidRPr="00E71154">
        <w:t xml:space="preserve">were </w:t>
      </w:r>
      <w:r w:rsidR="00291B35">
        <w:t>e</w:t>
      </w:r>
      <w:r w:rsidR="00C60CAA" w:rsidRPr="00E71154">
        <w:t>stablished</w:t>
      </w:r>
      <w:proofErr w:type="gramEnd"/>
      <w:r w:rsidR="00C60CAA" w:rsidRPr="00E71154">
        <w:t xml:space="preserve"> in greenhouse conditions as follows: </w:t>
      </w:r>
    </w:p>
    <w:p w14:paraId="7E5D4A85" w14:textId="5A421DB1" w:rsidR="000A5816" w:rsidRPr="000D42B2" w:rsidRDefault="000A5816" w:rsidP="000A5816">
      <w:pPr>
        <w:pStyle w:val="Heading2"/>
        <w:rPr>
          <w:lang w:val="en-US"/>
        </w:rPr>
      </w:pPr>
      <w:bookmarkStart w:id="4" w:name="_Toc7512975"/>
      <w:r w:rsidRPr="000D42B2">
        <w:rPr>
          <w:lang w:val="en-US"/>
        </w:rPr>
        <w:t xml:space="preserve">Greenhouse experiment </w:t>
      </w:r>
      <w:bookmarkEnd w:id="4"/>
    </w:p>
    <w:p w14:paraId="5C00CC9F" w14:textId="46483C2A" w:rsidR="00002E09" w:rsidRDefault="000A5816" w:rsidP="000A5816">
      <w:pPr>
        <w:pStyle w:val="Yohanna"/>
      </w:pPr>
      <w:r w:rsidRPr="00E71154">
        <w:t>The experimental design was inspired by an article published in 1999</w:t>
      </w:r>
      <w:r w:rsidRPr="00E71154">
        <w:fldChar w:fldCharType="begin"/>
      </w:r>
      <w:r w:rsidR="00D47585">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00D47585" w:rsidRPr="00D47585">
        <w:t>(Rafi and Epstein, 1999)</w:t>
      </w:r>
      <w:r w:rsidRPr="00E71154">
        <w:fldChar w:fldCharType="end"/>
      </w:r>
      <w:r w:rsidRPr="00E71154">
        <w:t xml:space="preserve">. In that experiment, four wheat plants </w:t>
      </w:r>
      <w:proofErr w:type="gramStart"/>
      <w:r w:rsidRPr="00E71154">
        <w:t>were grown</w:t>
      </w:r>
      <w:proofErr w:type="gramEnd"/>
      <w:r w:rsidRPr="00E71154">
        <w:t xml:space="preserve"> in a 100 ml tank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w:t>
      </w:r>
      <w:proofErr w:type="gramStart"/>
      <w:r w:rsidRPr="00E71154">
        <w:t>Si was absorbed by the plants</w:t>
      </w:r>
      <w:proofErr w:type="gramEnd"/>
      <w:r w:rsidRPr="00E71154">
        <w:t xml:space="preserve"> until it was depleted in ca. 80 days. Another set of plants </w:t>
      </w:r>
      <w:proofErr w:type="gramStart"/>
      <w:r w:rsidRPr="00E71154">
        <w:t>was grown</w:t>
      </w:r>
      <w:proofErr w:type="gramEnd"/>
      <w:r w:rsidRPr="00E71154">
        <w:t xml:space="preserve"> in a Si</w:t>
      </w:r>
      <w:r w:rsidR="00291B35">
        <w:t>-</w:t>
      </w:r>
      <w:r w:rsidRPr="00E71154">
        <w:t xml:space="preserve">free environment with the same conditions; as there were no stressors, the Si-free plants grew normally. </w:t>
      </w:r>
      <w:r w:rsidR="00291B35">
        <w:t>On</w:t>
      </w:r>
      <w:r w:rsidRPr="00E71154">
        <w:t xml:space="preserve"> day 80, the mature Si-free plants </w:t>
      </w:r>
      <w:proofErr w:type="gramStart"/>
      <w:r w:rsidRPr="00E71154">
        <w:t>were transferred</w:t>
      </w:r>
      <w:proofErr w:type="gramEnd"/>
      <w:r w:rsidRPr="00E71154">
        <w:t xml:space="preserve"> into a solution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The mature plants absorbed the same amount of Si in three days, as did plants grown in solutions to which Si </w:t>
      </w:r>
      <w:proofErr w:type="gramStart"/>
      <w:r w:rsidRPr="00E71154">
        <w:t>had been added</w:t>
      </w:r>
      <w:proofErr w:type="gramEnd"/>
      <w:r w:rsidRPr="00E71154">
        <w:t xml:space="preserve"> during their whole life. The experiment was set</w:t>
      </w:r>
      <w:r w:rsidR="00291B35">
        <w:t xml:space="preserve"> </w:t>
      </w:r>
      <w:r w:rsidRPr="00E71154">
        <w:t xml:space="preserve">up both in a greenhouse and in a controlled growing chamber yielding the same result: plants deprived </w:t>
      </w:r>
      <w:r w:rsidR="00291B35">
        <w:t>of</w:t>
      </w:r>
      <w:r w:rsidRPr="00E71154">
        <w:t xml:space="preserve"> Si avidly absorbed the element at maturity </w:t>
      </w:r>
      <w:r w:rsidR="00291B35">
        <w:t>(</w:t>
      </w:r>
      <w:r w:rsidRPr="00E71154">
        <w:t>when all lignin was in place</w:t>
      </w:r>
      <w:r w:rsidR="00291B35">
        <w:t>)</w:t>
      </w:r>
      <w:r w:rsidRPr="00E71154">
        <w:t xml:space="preserve">. </w:t>
      </w:r>
    </w:p>
    <w:p w14:paraId="25B6D6CA" w14:textId="77777777" w:rsidR="000A5816" w:rsidRPr="00E71154" w:rsidRDefault="000A5816" w:rsidP="000A5816">
      <w:pPr>
        <w:pStyle w:val="Yohanna"/>
      </w:pPr>
      <w:r w:rsidRPr="00291B35">
        <w:rPr>
          <w:highlight w:val="red"/>
        </w:rPr>
        <w:t>We wondered if there was any difference in lignin content, quantity, and quality between these treatments</w:t>
      </w:r>
      <w:r w:rsidRPr="00002E09">
        <w:rPr>
          <w:highlight w:val="yellow"/>
        </w:rPr>
        <w:t>.</w:t>
      </w:r>
      <w:r>
        <w:t xml:space="preserve"> </w:t>
      </w:r>
      <w:r w:rsidRPr="00E71154">
        <w:t>Thus, in our experimental design</w:t>
      </w:r>
      <w:r w:rsidR="00291B35">
        <w:t>,</w:t>
      </w:r>
      <w:r w:rsidRPr="00E71154">
        <w:t xml:space="preserve"> we </w:t>
      </w:r>
      <w:r>
        <w:t>included the same</w:t>
      </w:r>
      <w:r w:rsidRPr="00E71154">
        <w:t xml:space="preserve"> treatments</w:t>
      </w:r>
      <w:r>
        <w:t>: (1)</w:t>
      </w:r>
      <w:r w:rsidRPr="00E71154">
        <w:t xml:space="preserve"> A group grown for 90 days in a solution containing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t xml:space="preserve"> </w:t>
      </w:r>
      <w:r w:rsidR="00291B35">
        <w:t xml:space="preserve">-- </w:t>
      </w:r>
      <w:r>
        <w:t>this group was called Si+; (2)</w:t>
      </w:r>
      <w:r w:rsidRPr="00E71154">
        <w:t xml:space="preserve"> </w:t>
      </w:r>
      <w:r>
        <w:t>a</w:t>
      </w:r>
      <w:r w:rsidRPr="00E71154">
        <w:t xml:space="preserve"> group (Si++) </w:t>
      </w:r>
      <w:r>
        <w:t xml:space="preserve"> </w:t>
      </w:r>
      <w:r w:rsidRPr="00E71154">
        <w:t xml:space="preserve">grown without Si until day 85, then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added to the tank</w:t>
      </w:r>
      <w:r w:rsidR="00291B35">
        <w:t>;</w:t>
      </w:r>
      <w:r>
        <w:t xml:space="preserve"> (3)</w:t>
      </w:r>
      <w:r w:rsidRPr="00E71154">
        <w:t xml:space="preserve"> </w:t>
      </w:r>
      <w:r>
        <w:t>a</w:t>
      </w:r>
      <w:r w:rsidRPr="00E71154">
        <w:t xml:space="preserve"> control group without silicon (Si-). </w:t>
      </w:r>
    </w:p>
    <w:p w14:paraId="725AD3DA" w14:textId="77777777" w:rsidR="000A5816" w:rsidRPr="00E71154" w:rsidRDefault="000A5816" w:rsidP="000A5816">
      <w:pPr>
        <w:pStyle w:val="Yohanna"/>
      </w:pPr>
      <w:r w:rsidRPr="00E71154">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w:t>
      </w:r>
      <w:proofErr w:type="gramStart"/>
      <w:r w:rsidRPr="00E71154">
        <w:t>are mixed</w:t>
      </w:r>
      <w:proofErr w:type="gramEnd"/>
      <w:r w:rsidRPr="00E71154">
        <w:t xml:space="preserve">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system mixes different ratios of the solutions in the tanks. The solutions are mixed with </w:t>
      </w:r>
      <w:r w:rsidR="00002E09">
        <w:t>ozonized</w:t>
      </w:r>
      <w:r w:rsidRPr="00E71154">
        <w:t xml:space="preserve"> </w:t>
      </w:r>
      <w:proofErr w:type="gramStart"/>
      <w:r w:rsidRPr="00E71154">
        <w:t>water which</w:t>
      </w:r>
      <w:proofErr w:type="gramEnd"/>
      <w:r w:rsidRPr="00E71154">
        <w:t xml:space="preserve"> contained Si levels of 0.24±0.08 </w:t>
      </w:r>
      <w:proofErr w:type="spellStart"/>
      <w:r w:rsidRPr="00E71154">
        <w:t>mM</w:t>
      </w:r>
      <w:proofErr w:type="spellEnd"/>
      <w:r w:rsidRPr="00E71154">
        <w:t xml:space="preserve"> SiO</w:t>
      </w:r>
      <w:r w:rsidRPr="00E71154">
        <w:rPr>
          <w:vertAlign w:val="subscript"/>
        </w:rPr>
        <w:t>2</w:t>
      </w:r>
      <w:r w:rsidRPr="00E71154">
        <w:t>. For the experiment, ca.150 L of th</w:t>
      </w:r>
      <w:r w:rsidR="00637187">
        <w:t>e</w:t>
      </w:r>
      <w:r w:rsidRPr="00E71154">
        <w:t xml:space="preserve"> nutrient solution </w:t>
      </w:r>
      <w:proofErr w:type="gramStart"/>
      <w:r w:rsidRPr="00E71154">
        <w:t>was used</w:t>
      </w:r>
      <w:proofErr w:type="gramEnd"/>
      <w:r w:rsidRPr="00E71154">
        <w:t xml:space="preserve"> weekly. The Si content </w:t>
      </w:r>
      <w:proofErr w:type="gramStart"/>
      <w:r w:rsidRPr="00E71154">
        <w:t>was measured</w:t>
      </w:r>
      <w:proofErr w:type="gramEnd"/>
      <w:r w:rsidRPr="00E71154">
        <w:t xml:space="preserve"> </w:t>
      </w:r>
      <w:r w:rsidR="00291B35">
        <w:t>o</w:t>
      </w:r>
      <w:r w:rsidRPr="00E71154">
        <w:t xml:space="preserve">n every occasion with the method described below. Then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 xml:space="preserve">3 </w:t>
      </w:r>
      <w:proofErr w:type="gramStart"/>
      <w:r w:rsidRPr="00E71154">
        <w:t>was added</w:t>
      </w:r>
      <w:proofErr w:type="gramEnd"/>
      <w:r w:rsidRPr="00E71154">
        <w:t xml:space="preserve"> to 50 or 100 L of solution (depending on the timeline) from a 30 </w:t>
      </w:r>
      <w:proofErr w:type="spellStart"/>
      <w:r w:rsidRPr="00E71154">
        <w:t>mM</w:t>
      </w:r>
      <w:proofErr w:type="spellEnd"/>
      <w:r w:rsidRPr="00E71154">
        <w:t xml:space="preserve"> stock solution diluted in </w:t>
      </w:r>
      <w:proofErr w:type="spellStart"/>
      <w:r w:rsidRPr="00E71154">
        <w:t>dm</w:t>
      </w:r>
      <w:proofErr w:type="spellEnd"/>
      <w:r w:rsidRPr="00E71154">
        <w:t xml:space="preserve">-water, while the same amount of </w:t>
      </w:r>
      <w:proofErr w:type="spellStart"/>
      <w:r w:rsidRPr="00E71154">
        <w:t>dm</w:t>
      </w:r>
      <w:proofErr w:type="spellEnd"/>
      <w:r w:rsidRPr="00E71154">
        <w:t xml:space="preserve">-water was added to the controls. The measured Si content after dilution was between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t>
      </w:r>
      <w:proofErr w:type="gramStart"/>
      <w:r w:rsidRPr="00E71154">
        <w:t>was performed</w:t>
      </w:r>
      <w:proofErr w:type="gramEnd"/>
      <w:r w:rsidRPr="00E71154">
        <w:t>, and the concentrations w</w:t>
      </w:r>
      <w:r w:rsidR="00291B35">
        <w:t>ere</w:t>
      </w:r>
      <w:r w:rsidRPr="00E71154">
        <w:t xml:space="preserve"> always above 0.6 </w:t>
      </w:r>
      <w:proofErr w:type="spellStart"/>
      <w:r w:rsidRPr="00E71154">
        <w:t>mM</w:t>
      </w:r>
      <w:proofErr w:type="spellEnd"/>
      <w:r w:rsidRPr="00E71154">
        <w:t>, which ensure</w:t>
      </w:r>
      <w:r w:rsidR="00291B35">
        <w:t>s</w:t>
      </w:r>
      <w:r w:rsidRPr="00E71154">
        <w:t xml:space="preserve"> Si surplus. </w:t>
      </w:r>
    </w:p>
    <w:p w14:paraId="217E558C" w14:textId="77777777" w:rsidR="000A5816" w:rsidRPr="00E71154" w:rsidRDefault="000A5816" w:rsidP="000A5816">
      <w:pPr>
        <w:pStyle w:val="Yohanna"/>
      </w:pPr>
      <w:proofErr w:type="gramStart"/>
      <w:r w:rsidRPr="00E71154">
        <w:t>pH</w:t>
      </w:r>
      <w:proofErr w:type="gramEnd"/>
      <w:r w:rsidRPr="00E71154">
        <w:t xml:space="preserve"> was adjusted to 6 using </w:t>
      </w:r>
      <w:proofErr w:type="spellStart"/>
      <w:r w:rsidRPr="00E71154">
        <w:t>HCl</w:t>
      </w:r>
      <w:proofErr w:type="spellEnd"/>
      <w:r w:rsidRPr="00E71154">
        <w:t xml:space="preserve"> or </w:t>
      </w:r>
      <w:proofErr w:type="spellStart"/>
      <w:r w:rsidRPr="00E71154">
        <w:t>NaOH</w:t>
      </w:r>
      <w:proofErr w:type="spellEnd"/>
      <w:r w:rsidRPr="00E71154">
        <w:t xml:space="preserve"> solutions. </w:t>
      </w:r>
    </w:p>
    <w:p w14:paraId="06A49F60" w14:textId="77777777" w:rsidR="000A5816" w:rsidRPr="00E71154" w:rsidRDefault="000A5816" w:rsidP="000A5816">
      <w:pPr>
        <w:pStyle w:val="Caption"/>
        <w:keepNext/>
        <w:rPr>
          <w:lang w:val="en-US"/>
        </w:rPr>
      </w:pPr>
      <w:bookmarkStart w:id="5" w:name="_Ref6918606"/>
      <w:r w:rsidRPr="00E71154">
        <w:rPr>
          <w:lang w:val="en-US"/>
        </w:rPr>
        <w:t xml:space="preserve">Table </w:t>
      </w:r>
      <w:r w:rsidRPr="00E71154">
        <w:rPr>
          <w:lang w:val="en-US"/>
        </w:rPr>
        <w:fldChar w:fldCharType="begin"/>
      </w:r>
      <w:r w:rsidRPr="00E71154">
        <w:rPr>
          <w:lang w:val="en-US"/>
        </w:rPr>
        <w:instrText xml:space="preserve"> SEQ Table \* ARABIC </w:instrText>
      </w:r>
      <w:r w:rsidRPr="00E71154">
        <w:rPr>
          <w:lang w:val="en-US"/>
        </w:rPr>
        <w:fldChar w:fldCharType="separate"/>
      </w:r>
      <w:r>
        <w:rPr>
          <w:noProof/>
          <w:lang w:val="en-US"/>
        </w:rPr>
        <w:t>1</w:t>
      </w:r>
      <w:r w:rsidRPr="00E71154">
        <w:rPr>
          <w:lang w:val="en-US"/>
        </w:rPr>
        <w:fldChar w:fldCharType="end"/>
      </w:r>
      <w:bookmarkEnd w:id="5"/>
      <w:r w:rsidRPr="00E71154">
        <w:rPr>
          <w:lang w:val="en-US"/>
        </w:rPr>
        <w:t>. Nutrient solution</w:t>
      </w:r>
    </w:p>
    <w:p w14:paraId="7482CC3C" w14:textId="77777777" w:rsidR="000A5816" w:rsidRPr="00E71154" w:rsidRDefault="000A5816" w:rsidP="000A5816">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77777777" w:rsidR="000A5816" w:rsidRPr="00E71154" w:rsidRDefault="000A5816" w:rsidP="000A5816">
      <w:pPr>
        <w:pStyle w:val="Yohanna"/>
      </w:pPr>
      <w:r w:rsidRPr="00E71154">
        <w:rPr>
          <w:b/>
        </w:rPr>
        <w:t>Silicon measurements:</w:t>
      </w:r>
      <w:r w:rsidRPr="00E71154">
        <w:t xml:space="preserve"> Dissolved silica was measured by </w:t>
      </w:r>
      <w:proofErr w:type="spellStart"/>
      <w:r w:rsidRPr="00E71154">
        <w:t>heteropoly</w:t>
      </w:r>
      <w:proofErr w:type="spellEnd"/>
      <w:r w:rsidRPr="00E71154">
        <w:t xml:space="preserve"> blue method using the </w:t>
      </w:r>
      <w:proofErr w:type="spellStart"/>
      <w:r w:rsidRPr="00E71154">
        <w:t>Hach</w:t>
      </w:r>
      <w:proofErr w:type="spellEnd"/>
      <w:r w:rsidRPr="00E71154">
        <w:t xml:space="preserve"> protocol 8186 and a DR/1900 spectrophotometer (HACH Company, Loveland, USA) as described by the manufacturer. A Si standard solution of 1.0 mg/L also from </w:t>
      </w:r>
      <w:proofErr w:type="spellStart"/>
      <w:r w:rsidRPr="00E71154">
        <w:t>Hach</w:t>
      </w:r>
      <w:proofErr w:type="spellEnd"/>
      <w:r w:rsidRPr="00E71154">
        <w:t xml:space="preserve"> (cat 110649) </w:t>
      </w:r>
      <w:proofErr w:type="gramStart"/>
      <w:r w:rsidRPr="00E71154">
        <w:t>was used</w:t>
      </w:r>
      <w:proofErr w:type="gramEnd"/>
      <w:r w:rsidRPr="00E71154">
        <w:t xml:space="preserve"> for calibration. Polypropylene volumetric flasks </w:t>
      </w:r>
      <w:proofErr w:type="gramStart"/>
      <w:r w:rsidRPr="00E71154">
        <w:t>were used</w:t>
      </w:r>
      <w:proofErr w:type="gramEnd"/>
      <w:r w:rsidRPr="00E71154">
        <w:t xml:space="preserve"> for dilution of samples to avoid Si contamination. </w:t>
      </w:r>
    </w:p>
    <w:p w14:paraId="750C43BE" w14:textId="2B051970" w:rsidR="000A5816" w:rsidRPr="00E71154" w:rsidRDefault="000A5816" w:rsidP="000A5816">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w:t>
      </w:r>
      <w:proofErr w:type="gramStart"/>
      <w:r w:rsidRPr="00E71154">
        <w:t>then</w:t>
      </w:r>
      <w:proofErr w:type="gramEnd"/>
      <w:r w:rsidRPr="00E71154">
        <w:t xml:space="preserve"> rinsed with </w:t>
      </w:r>
      <w:proofErr w:type="spellStart"/>
      <w:r w:rsidRPr="00E71154">
        <w:t>MilliQ</w:t>
      </w:r>
      <w:proofErr w:type="spellEnd"/>
      <w:r w:rsidRPr="00E71154">
        <w:t xml:space="preserve"> water five times (10 min each). The seeds </w:t>
      </w:r>
      <w:proofErr w:type="gramStart"/>
      <w:r w:rsidRPr="00E71154">
        <w:t>were vernalized</w:t>
      </w:r>
      <w:proofErr w:type="gramEnd"/>
      <w:r w:rsidRPr="00E71154">
        <w:t xml:space="preserve">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t>
      </w:r>
      <w:proofErr w:type="gramStart"/>
      <w:r w:rsidRPr="00E71154">
        <w:t>were placed</w:t>
      </w:r>
      <w:proofErr w:type="gramEnd"/>
      <w:r w:rsidRPr="00E71154">
        <w:t xml:space="preserve">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t>
      </w:r>
      <w:proofErr w:type="gramStart"/>
      <w:r w:rsidRPr="00E71154">
        <w:t>was placed</w:t>
      </w:r>
      <w:proofErr w:type="gramEnd"/>
      <w:r w:rsidRPr="00E71154">
        <w:t xml:space="preserve"> directly into a wet cube. Once seeds started rooted and </w:t>
      </w:r>
      <w:r w:rsidR="00F93249">
        <w:t>grew actively (4-7 days)</w:t>
      </w:r>
      <w:r w:rsidRPr="00E71154">
        <w:t xml:space="preserve">, they </w:t>
      </w:r>
      <w:proofErr w:type="gramStart"/>
      <w:r w:rsidRPr="00E71154">
        <w:t xml:space="preserve">were </w:t>
      </w:r>
      <w:r w:rsidR="00F93249">
        <w:t>left</w:t>
      </w:r>
      <w:proofErr w:type="gramEnd"/>
      <w:r w:rsidRPr="00E71154">
        <w:t xml:space="preserve"> in </w:t>
      </w:r>
      <w:r w:rsidR="00F93249">
        <w:t>a</w:t>
      </w:r>
      <w:r w:rsidRPr="00E71154">
        <w:t xml:space="preserve"> cold room for a </w:t>
      </w:r>
      <w:proofErr w:type="spellStart"/>
      <w:r w:rsidRPr="00E71154">
        <w:t>vernalization</w:t>
      </w:r>
      <w:proofErr w:type="spellEnd"/>
      <w:r w:rsidRPr="00E71154">
        <w:t xml:space="preserve"> period of 50 days.</w:t>
      </w:r>
    </w:p>
    <w:p w14:paraId="728FD6BE" w14:textId="7DADA3BE" w:rsidR="000A5816" w:rsidRPr="00E71154" w:rsidRDefault="000A5816" w:rsidP="000A5816">
      <w:pPr>
        <w:pStyle w:val="Yohanna"/>
      </w:pPr>
      <w:r w:rsidRPr="00E71154">
        <w:t xml:space="preserve">After </w:t>
      </w:r>
      <w:proofErr w:type="spellStart"/>
      <w:r w:rsidRPr="00E71154">
        <w:t>vernalization</w:t>
      </w:r>
      <w:proofErr w:type="spellEnd"/>
      <w:r w:rsidR="00F93249">
        <w:t>,</w:t>
      </w:r>
      <w:r w:rsidRPr="00E71154">
        <w:t xml:space="preserve"> the plants were cultured using the </w:t>
      </w:r>
      <w:proofErr w:type="spellStart"/>
      <w:r w:rsidRPr="00E71154">
        <w:t>RainForest</w:t>
      </w:r>
      <w:proofErr w:type="spellEnd"/>
      <w:r w:rsidRPr="00E71154">
        <w:t xml:space="preserve"> 72 </w:t>
      </w:r>
      <w:proofErr w:type="spellStart"/>
      <w:r w:rsidRPr="00E71154">
        <w:t>aeroponic</w:t>
      </w:r>
      <w:proofErr w:type="spellEnd"/>
      <w:r w:rsidRPr="00E71154">
        <w:t xml:space="preserve">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A5816">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77777777" w:rsidR="000A5816" w:rsidRPr="00E71154" w:rsidRDefault="000A5816" w:rsidP="000A5816">
      <w:pPr>
        <w:pStyle w:val="Caption"/>
        <w:rPr>
          <w:lang w:val="en-US"/>
        </w:rPr>
      </w:pPr>
      <w:bookmarkStart w:id="6"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6"/>
      <w:r w:rsidRPr="00E71154">
        <w:rPr>
          <w:lang w:val="en-US"/>
        </w:rPr>
        <w:t xml:space="preserve">. </w:t>
      </w:r>
      <w:proofErr w:type="spellStart"/>
      <w:r w:rsidRPr="00E71154">
        <w:rPr>
          <w:lang w:val="en-US"/>
        </w:rPr>
        <w:t>RainForest</w:t>
      </w:r>
      <w:proofErr w:type="spellEnd"/>
      <w:r w:rsidRPr="00E71154">
        <w:rPr>
          <w:lang w:val="en-US"/>
        </w:rPr>
        <w:t xml:space="preserve"> 72 </w:t>
      </w:r>
      <w:proofErr w:type="spellStart"/>
      <w:r w:rsidRPr="00E71154">
        <w:rPr>
          <w:lang w:val="en-US"/>
        </w:rPr>
        <w:t>aeroponic</w:t>
      </w:r>
      <w:proofErr w:type="spellEnd"/>
      <w:r w:rsidRPr="00E71154">
        <w:rPr>
          <w:lang w:val="en-US"/>
        </w:rPr>
        <w:t xml:space="preserve"> culture system (GHE, </w:t>
      </w:r>
      <w:proofErr w:type="spellStart"/>
      <w:r w:rsidRPr="00E71154">
        <w:rPr>
          <w:lang w:val="en-US"/>
        </w:rPr>
        <w:t>Fleurance</w:t>
      </w:r>
      <w:proofErr w:type="spellEnd"/>
      <w:r w:rsidRPr="00E71154">
        <w:rPr>
          <w:lang w:val="en-US"/>
        </w:rPr>
        <w:t>, France) used to produce wheat plants in a greenhouse.</w:t>
      </w:r>
    </w:p>
    <w:p w14:paraId="6336FC4F" w14:textId="46600348" w:rsidR="000A5816" w:rsidRPr="002341F0" w:rsidRDefault="00637187" w:rsidP="000A5816">
      <w:pPr>
        <w:pStyle w:val="Heading2"/>
        <w:rPr>
          <w:lang w:val="en-US"/>
        </w:rPr>
      </w:pPr>
      <w:r>
        <w:rPr>
          <w:rStyle w:val="CommentReference"/>
          <w:rFonts w:asciiTheme="minorHAnsi" w:eastAsiaTheme="minorHAnsi" w:hAnsiTheme="minorHAnsi" w:cstheme="minorBidi"/>
          <w:b w:val="0"/>
          <w:bCs w:val="0"/>
          <w:iCs w:val="0"/>
          <w:lang w:val="en-US" w:eastAsia="en-US"/>
        </w:rPr>
        <w:commentReference w:id="7"/>
      </w:r>
      <w:bookmarkStart w:id="8" w:name="_Toc7512976"/>
      <w:r w:rsidR="000A5816" w:rsidRPr="002341F0">
        <w:rPr>
          <w:lang w:val="en-US"/>
        </w:rPr>
        <w:t xml:space="preserve">Greenhouse experiment to test basic Si structures </w:t>
      </w:r>
      <w:r w:rsidR="000A5816" w:rsidRPr="002341F0">
        <w:rPr>
          <w:i/>
          <w:lang w:val="en-US"/>
        </w:rPr>
        <w:t>in-plant</w:t>
      </w:r>
      <w:r w:rsidR="000A5816" w:rsidRPr="002341F0">
        <w:rPr>
          <w:lang w:val="en-US"/>
        </w:rPr>
        <w:t xml:space="preserve"> with </w:t>
      </w:r>
      <w:r w:rsidR="000A5816" w:rsidRPr="002341F0">
        <w:rPr>
          <w:vertAlign w:val="superscript"/>
          <w:lang w:val="en-US"/>
        </w:rPr>
        <w:t>29</w:t>
      </w:r>
      <w:r w:rsidR="000A5816" w:rsidRPr="002341F0">
        <w:rPr>
          <w:lang w:val="en-US"/>
        </w:rPr>
        <w:t>Si isotopic labeling</w:t>
      </w:r>
      <w:bookmarkEnd w:id="8"/>
    </w:p>
    <w:p w14:paraId="4F7A502B" w14:textId="77777777" w:rsidR="000A5816" w:rsidRDefault="000A5816" w:rsidP="000A5816">
      <w:pPr>
        <w:pStyle w:val="Yohanna"/>
      </w:pPr>
    </w:p>
    <w:p w14:paraId="226269EC" w14:textId="77777777" w:rsidR="000A5816" w:rsidRPr="00E71154" w:rsidRDefault="000A5816" w:rsidP="000A5816">
      <w:pPr>
        <w:pStyle w:val="Yohanna"/>
      </w:pPr>
      <w:r w:rsidRPr="00E71154">
        <w:t>A replicate of the previous experiment was set up in low-density polyethylene laboratory bottles (</w:t>
      </w:r>
      <w:proofErr w:type="spellStart"/>
      <w:r w:rsidRPr="00E71154">
        <w:t>Vitlab</w:t>
      </w:r>
      <w:proofErr w:type="spellEnd"/>
      <w:r w:rsidRPr="00E71154">
        <w:t xml:space="preserve">, </w:t>
      </w:r>
      <w:proofErr w:type="spellStart"/>
      <w:r w:rsidRPr="00E71154">
        <w:t>Seeheim</w:t>
      </w:r>
      <w:proofErr w:type="spellEnd"/>
      <w:r w:rsidRPr="00E71154">
        <w:t>, Germany) (</w:t>
      </w:r>
      <w:r w:rsidRPr="00E71154">
        <w:fldChar w:fldCharType="begin"/>
      </w:r>
      <w:r w:rsidRPr="00E71154">
        <w:instrText xml:space="preserve"> REF _Ref5801494 \h </w:instrText>
      </w:r>
      <w:r w:rsidRPr="00E71154">
        <w:fldChar w:fldCharType="separate"/>
      </w:r>
      <w:r w:rsidRPr="00E71154">
        <w:t xml:space="preserve">Figure </w:t>
      </w:r>
      <w:r>
        <w:rPr>
          <w:noProof/>
        </w:rPr>
        <w:t>2</w:t>
      </w:r>
      <w:r w:rsidRPr="00E71154">
        <w:fldChar w:fldCharType="end"/>
      </w:r>
      <w:r w:rsidRPr="00E71154">
        <w:t xml:space="preserve">). Random seedlings </w:t>
      </w:r>
      <w:proofErr w:type="gramStart"/>
      <w:r w:rsidRPr="00E71154">
        <w:t>were selected and carefully washed with the nutrient solution described above</w:t>
      </w:r>
      <w:proofErr w:type="gramEnd"/>
      <w:r w:rsidRPr="00E71154">
        <w:t>. The plants were put in 1 L bottles containing 600 mL of nutrient solution and aerated with an air pump fitted with an air stone (</w:t>
      </w:r>
      <w:proofErr w:type="spellStart"/>
      <w:r w:rsidRPr="00E71154">
        <w:t>Oxyboost</w:t>
      </w:r>
      <w:proofErr w:type="spellEnd"/>
      <w:r w:rsidRPr="00E71154">
        <w:t xml:space="preserve"> APR300, AQUAEL, </w:t>
      </w:r>
      <w:proofErr w:type="spellStart"/>
      <w:proofErr w:type="gramStart"/>
      <w:r w:rsidRPr="00E71154">
        <w:t>Dubowo</w:t>
      </w:r>
      <w:proofErr w:type="spellEnd"/>
      <w:proofErr w:type="gramEnd"/>
      <w:r w:rsidRPr="00E71154">
        <w:t xml:space="preserve">, Poland). Hydroponic containers </w:t>
      </w:r>
      <w:proofErr w:type="gramStart"/>
      <w:r w:rsidRPr="00E71154">
        <w:t>were placed</w:t>
      </w:r>
      <w:proofErr w:type="gramEnd"/>
      <w:r w:rsidRPr="00E71154">
        <w:t xml:space="preserve"> in the same greenhouse as described above. The bottles </w:t>
      </w:r>
      <w:proofErr w:type="gramStart"/>
      <w:r w:rsidRPr="00E71154">
        <w:t>were wrapped</w:t>
      </w:r>
      <w:proofErr w:type="gramEnd"/>
      <w:r w:rsidRPr="00E71154">
        <w:t xml:space="preserve"> in black plastic and aluminum foil to avoid algae proliferation in the nutrient solution. </w:t>
      </w:r>
    </w:p>
    <w:p w14:paraId="34865695" w14:textId="77777777" w:rsidR="000A5816" w:rsidRPr="00E71154" w:rsidRDefault="000A5816" w:rsidP="000A5816">
      <w:pPr>
        <w:pStyle w:val="Yohanna"/>
      </w:pPr>
      <w:r w:rsidRPr="00E71154">
        <w:rPr>
          <w:noProof/>
        </w:rPr>
        <w:drawing>
          <wp:inline distT="0" distB="0" distL="0" distR="0" wp14:anchorId="5D1234AA" wp14:editId="1E7B4011">
            <wp:extent cx="3676782" cy="2435271"/>
            <wp:effectExtent l="0" t="7938" r="0" b="0"/>
            <wp:docPr id="9"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rot="5400000">
                      <a:off x="0" y="0"/>
                      <a:ext cx="3682824" cy="2439273"/>
                    </a:xfrm>
                    <a:prstGeom prst="rect">
                      <a:avLst/>
                    </a:prstGeom>
                  </pic:spPr>
                </pic:pic>
              </a:graphicData>
            </a:graphic>
          </wp:inline>
        </w:drawing>
      </w:r>
    </w:p>
    <w:p w14:paraId="20B44F6C" w14:textId="77777777" w:rsidR="000A5816" w:rsidRPr="00E71154" w:rsidRDefault="000A5816" w:rsidP="000A5816">
      <w:pPr>
        <w:pStyle w:val="Caption"/>
        <w:rPr>
          <w:lang w:val="en-US"/>
        </w:rPr>
      </w:pPr>
      <w:bookmarkStart w:id="9" w:name="_Ref5801494"/>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2</w:t>
      </w:r>
      <w:r w:rsidRPr="00E71154">
        <w:rPr>
          <w:lang w:val="en-US"/>
        </w:rPr>
        <w:fldChar w:fldCharType="end"/>
      </w:r>
      <w:bookmarkEnd w:id="9"/>
      <w:r w:rsidRPr="00E71154">
        <w:rPr>
          <w:lang w:val="en-US"/>
        </w:rPr>
        <w:t>.  Greenhouse experiment to test basic Si structures in-plant with 29Si isotopic labeling</w:t>
      </w:r>
    </w:p>
    <w:p w14:paraId="4057AC0A" w14:textId="1BD41DE3" w:rsidR="000A5816" w:rsidRPr="00E71154" w:rsidRDefault="000A5816" w:rsidP="000A5816">
      <w:pPr>
        <w:pStyle w:val="Yohanna"/>
      </w:pPr>
      <w:r w:rsidRPr="00E71154">
        <w:t xml:space="preserve">The nutrient solution was the same as in the previous experiment except </w:t>
      </w:r>
      <w:r w:rsidR="00F93249">
        <w:t>for</w:t>
      </w:r>
      <w:r w:rsidRPr="00E71154">
        <w:t xml:space="preserve"> the Si source. A </w:t>
      </w:r>
      <w:r w:rsidRPr="00E71154">
        <w:rPr>
          <w:vertAlign w:val="superscript"/>
        </w:rPr>
        <w:t>29</w:t>
      </w:r>
      <w:r w:rsidRPr="00E71154">
        <w:t xml:space="preserve">Si-enriched solution was prepared using 99.7% </w:t>
      </w:r>
      <w:r w:rsidRPr="00E71154">
        <w:rPr>
          <w:vertAlign w:val="superscript"/>
        </w:rPr>
        <w:t>29</w:t>
      </w:r>
      <w:r w:rsidRPr="00E71154">
        <w:t>SiO</w:t>
      </w:r>
      <w:r w:rsidRPr="00E71154">
        <w:rPr>
          <w:vertAlign w:val="subscript"/>
        </w:rPr>
        <w:t>2</w:t>
      </w:r>
      <w:r w:rsidRPr="00E71154">
        <w:t xml:space="preserve"> (</w:t>
      </w:r>
      <w:proofErr w:type="spellStart"/>
      <w:r w:rsidRPr="00E71154">
        <w:t>CortecNet</w:t>
      </w:r>
      <w:proofErr w:type="spellEnd"/>
      <w:r w:rsidRPr="00E71154">
        <w:t xml:space="preserve">, France). The solutions </w:t>
      </w:r>
      <w:proofErr w:type="gramStart"/>
      <w:r w:rsidRPr="00E71154">
        <w:t>were made</w:t>
      </w:r>
      <w:proofErr w:type="gramEnd"/>
      <w:r w:rsidRPr="00E71154">
        <w:t xml:space="preserve"> from </w:t>
      </w:r>
      <w:proofErr w:type="spellStart"/>
      <w:r w:rsidRPr="00E71154">
        <w:t>Milli</w:t>
      </w:r>
      <w:proofErr w:type="spellEnd"/>
      <w:r w:rsidRPr="00E71154">
        <w:t xml:space="preserve">-Q water. Solutions were kept in polyethylene </w:t>
      </w:r>
      <w:proofErr w:type="gramStart"/>
      <w:r w:rsidRPr="00E71154">
        <w:t>containers which were kept</w:t>
      </w:r>
      <w:proofErr w:type="gramEnd"/>
      <w:r w:rsidRPr="00E71154">
        <w:t xml:space="preserve"> sealed and refrigerated. Adjustments to pH </w:t>
      </w:r>
      <w:proofErr w:type="gramStart"/>
      <w:r w:rsidRPr="00E71154">
        <w:t>were made</w:t>
      </w:r>
      <w:proofErr w:type="gramEnd"/>
      <w:r w:rsidRPr="00E71154">
        <w:t xml:space="preserve"> with </w:t>
      </w:r>
      <w:proofErr w:type="spellStart"/>
      <w:r w:rsidRPr="00E71154">
        <w:t>HCl</w:t>
      </w:r>
      <w:proofErr w:type="spellEnd"/>
      <w:r w:rsidRPr="00E71154">
        <w:t xml:space="preserve"> or </w:t>
      </w:r>
      <w:proofErr w:type="spellStart"/>
      <w:r w:rsidRPr="00E71154">
        <w:t>NaOH</w:t>
      </w:r>
      <w:proofErr w:type="spellEnd"/>
      <w:r w:rsidRPr="00E71154">
        <w:t xml:space="preserve"> solutions.</w:t>
      </w:r>
    </w:p>
    <w:p w14:paraId="7E6FD23F" w14:textId="47FB1E42" w:rsidR="000A5816" w:rsidRPr="00E71154" w:rsidRDefault="000A5816" w:rsidP="000A5816">
      <w:pPr>
        <w:pStyle w:val="Yohanna"/>
      </w:pPr>
      <w:r w:rsidRPr="00E71154">
        <w:t xml:space="preserve">The </w:t>
      </w:r>
      <w:r w:rsidRPr="00E71154">
        <w:rPr>
          <w:vertAlign w:val="superscript"/>
        </w:rPr>
        <w:t>29</w:t>
      </w:r>
      <w:r w:rsidRPr="00E71154">
        <w:t xml:space="preserve">Si-enriched solution was prepared in a stainless steel reactor: 0.3 mg </w:t>
      </w:r>
      <w:r w:rsidRPr="00E71154">
        <w:rPr>
          <w:vertAlign w:val="superscript"/>
        </w:rPr>
        <w:t>29</w:t>
      </w:r>
      <w:r w:rsidRPr="00E71154">
        <w:t>SiO</w:t>
      </w:r>
      <w:r w:rsidRPr="00E71154">
        <w:rPr>
          <w:vertAlign w:val="subscript"/>
        </w:rPr>
        <w:t xml:space="preserve">2 </w:t>
      </w:r>
      <w:proofErr w:type="gramStart"/>
      <w:r w:rsidRPr="00E71154">
        <w:t>was mixed</w:t>
      </w:r>
      <w:proofErr w:type="gramEnd"/>
      <w:r w:rsidRPr="00E71154">
        <w:t xml:space="preserve"> with 4 g of molten </w:t>
      </w:r>
      <w:proofErr w:type="spellStart"/>
      <w:r w:rsidRPr="00E71154">
        <w:t>NaOH</w:t>
      </w:r>
      <w:proofErr w:type="spellEnd"/>
      <w:r w:rsidRPr="00E71154">
        <w:t xml:space="preserve">. </w:t>
      </w:r>
      <w:proofErr w:type="spellStart"/>
      <w:r w:rsidRPr="00E71154">
        <w:t>NaOH</w:t>
      </w:r>
      <w:proofErr w:type="spellEnd"/>
      <w:r w:rsidRPr="00E71154">
        <w:t xml:space="preserve"> </w:t>
      </w:r>
      <w:proofErr w:type="gramStart"/>
      <w:r w:rsidRPr="00E71154">
        <w:t>was melted</w:t>
      </w:r>
      <w:proofErr w:type="gramEnd"/>
      <w:r w:rsidRPr="00E71154">
        <w:t xml:space="preserve"> in the reactor, when the temperature reached 500°C, the SiO</w:t>
      </w:r>
      <w:r w:rsidRPr="00E71154">
        <w:rPr>
          <w:vertAlign w:val="subscript"/>
        </w:rPr>
        <w:t>2</w:t>
      </w:r>
      <w:r w:rsidRPr="00E71154">
        <w:t xml:space="preserve"> was added and heated 1 h. </w:t>
      </w:r>
      <w:proofErr w:type="gramStart"/>
      <w:r w:rsidRPr="00E71154">
        <w:t xml:space="preserve">After cooling to ambient temperature, the solution was diluted to ca. 9 </w:t>
      </w:r>
      <w:proofErr w:type="spellStart"/>
      <w:r w:rsidRPr="00E71154">
        <w:t>mM</w:t>
      </w:r>
      <w:proofErr w:type="spellEnd"/>
      <w:r w:rsidRPr="00E71154">
        <w:t xml:space="preserve"> Si, the pH was lowered by dropwise addition of </w:t>
      </w:r>
      <w:proofErr w:type="spellStart"/>
      <w:r w:rsidRPr="00E71154">
        <w:t>HCl</w:t>
      </w:r>
      <w:proofErr w:type="spellEnd"/>
      <w:r w:rsidRPr="00E71154">
        <w:t xml:space="preserve"> to pH ≈ 8 for 2 days (to allow for </w:t>
      </w:r>
      <w:proofErr w:type="spellStart"/>
      <w:r w:rsidRPr="00E71154">
        <w:t>depolymerization</w:t>
      </w:r>
      <w:proofErr w:type="spellEnd"/>
      <w:r w:rsidRPr="00E71154">
        <w:t xml:space="preserve">) and then the pH was further lowered to pH 4 and the solution degassed to produce a stable stock solution of monomeric silicic acid </w:t>
      </w:r>
      <w:r w:rsidRPr="00E71154">
        <w:fldChar w:fldCharType="begin"/>
      </w:r>
      <w:r w:rsidR="00D47585">
        <w:instrText xml:space="preserve"> ADDIN ZOTERO_ITEM CSL_CITATION {"citationID":"bM4JZm6J","properties":{"formattedCitation":"(Swedlund et al., 2009)","plainCitation":"(Swedlund et al., 2009)","noteIndex":0},"citationItems":[{"id":341,"uris":["http://zotero.org/groups/460937/items/F9SMQETH"],"uri":["http://zotero.org/groups/460937/items/F9SMQETH"],"itemData":{"id":341,"type":"article-journal","abstract":"Silicic acid (H4SiO4) can have significant effects on the properties of iron oxide surfaces in both natural and engineered aquatic systems. Understanding the reactions of H4SiO4 on these surfaces is therefore necessary to describe the aquatic chemistry of iron oxides and the elements that associate with them. This investigation uses attenuated total reflectance infrared spectroscopy (ATR-IR) to study silicic acid in aqueous solution and the products formed when silicic acid adsorbs onto the surface of a ferrihydrite film in 0.01M NaCl at pH 4. A spectrum of 1.66mM H4SiO4 at pH 4 (0.01M NaCl) has an asymmetric Si–O stretch at 939cm−1 and a weak Si–O–H deformation at 1090cm−1. ATR-IR spectra were measured over time (for up to 7days) for a ferrihydrite film (≈1mg) approaching equilibrium with H4SiO4 at concentrations between 0.044 and 0.91mM. Adsorbed H4SiO4 had a broad spectral feature between 750 and 1200cm−1 but the shape of the spectra changed as the amount of H4SiO4 adsorbed on the ferrihydrite increased. When the solid phase Si/Fe mole ratio was less than ≈0.01 the ATR-IR spectra had a maximum intensity at 943cm−1 and the spectral shape suggests that a monomeric silicate species was formed via a bidentate linkage. As the solid phase Si/Fe mole ratio increased to higher values a discrete oligomeric silicate species was formed which had maximum intensity in the ATR-IR spectra at 1001cm−1. The spectrum of this species suggests that it is larger than a dimer and it was tentatively identified as a cyclic tetramer. A small amount of a polymeric silica phase with a broad spectral feature centered at ≈1110cm−1 was also observed at high surface coverage. The surface composition was estimated from the relative contribution of each species to the area of the ATR-IR spectra using multivariate curve resolution with alternating least squares. For a ferrihydrite film approaching equilibrium with 0.044, 0.14, 0.40 and 0.91mM H4SiO4 the area of the spectra accounted for by monomeric species were 92%, 49%, 23% and 6%, respectively. The remainder was oligomer apart from a small amount (&lt;5%) of polymerized silica at the two higher H4SiO4 concentrations. The solid phase Si/Fe mole ratios for these samples were 0.020, 0.037, 0.071 and 0.138, respectively.","container-title":"Geochimica et Cosmochimica Acta","DOI":"10.1016/j.gca.2009.04.007","ISSN":"0016-7037","issue":"14","journalAbbreviation":"Geochimica et Cosmochimica Acta","page":"4199-4214","title":"An attenuated total reflectance IR study of silicic acid adsorbed onto a ferric oxyhydroxide surface","volume":"73","author":[{"family":"Swedlund","given":"Peter J."},{"family":"Miskelly","given":"Gordon M."},{"family":"McQuillan","given":"A. James"}],"issued":{"date-parts":[["2009",7,15]]}}}],"schema":"https://github.com/citation-style-language/schema/raw/master/csl-citation.json"} </w:instrText>
      </w:r>
      <w:r w:rsidRPr="00E71154">
        <w:fldChar w:fldCharType="separate"/>
      </w:r>
      <w:r w:rsidR="00D47585" w:rsidRPr="00D47585">
        <w:t>(</w:t>
      </w:r>
      <w:proofErr w:type="spellStart"/>
      <w:r w:rsidR="00D47585" w:rsidRPr="00D47585">
        <w:t>Swedlund</w:t>
      </w:r>
      <w:proofErr w:type="spellEnd"/>
      <w:r w:rsidR="00D47585" w:rsidRPr="00D47585">
        <w:t xml:space="preserve"> et al., 2009)</w:t>
      </w:r>
      <w:r w:rsidRPr="00E71154">
        <w:fldChar w:fldCharType="end"/>
      </w:r>
      <w:r w:rsidRPr="00E71154">
        <w:t xml:space="preserve"> .</w:t>
      </w:r>
      <w:proofErr w:type="gramEnd"/>
      <w:r w:rsidRPr="00E71154">
        <w:t xml:space="preserve"> Si concentration </w:t>
      </w:r>
      <w:proofErr w:type="gramStart"/>
      <w:r w:rsidRPr="00E71154">
        <w:t>was measured</w:t>
      </w:r>
      <w:proofErr w:type="gramEnd"/>
      <w:r w:rsidRPr="00E71154">
        <w:t xml:space="preserve"> using a standard </w:t>
      </w:r>
      <w:proofErr w:type="spellStart"/>
      <w:r w:rsidRPr="00E71154">
        <w:t>Hach</w:t>
      </w:r>
      <w:proofErr w:type="spellEnd"/>
      <w:r w:rsidRPr="00E71154">
        <w:t xml:space="preserve"> kit (</w:t>
      </w:r>
      <w:proofErr w:type="spellStart"/>
      <w:r w:rsidRPr="00E71154">
        <w:t>Hach</w:t>
      </w:r>
      <w:proofErr w:type="spellEnd"/>
      <w:r w:rsidRPr="00E71154">
        <w:t xml:space="preserve"> Company, Loveland, CO, USA). A non-enriched SiO</w:t>
      </w:r>
      <w:r w:rsidRPr="00E71154">
        <w:rPr>
          <w:vertAlign w:val="subscript"/>
        </w:rPr>
        <w:t>2</w:t>
      </w:r>
      <w:r w:rsidRPr="00E71154">
        <w:t xml:space="preserve"> </w:t>
      </w:r>
      <w:proofErr w:type="gramStart"/>
      <w:r w:rsidRPr="00E71154">
        <w:t>was also prepared</w:t>
      </w:r>
      <w:proofErr w:type="gramEnd"/>
      <w:r w:rsidRPr="00E71154">
        <w:t xml:space="preserve"> for control plants. </w:t>
      </w:r>
    </w:p>
    <w:p w14:paraId="22E1BA31" w14:textId="77777777" w:rsidR="000A5816" w:rsidRPr="00E71154" w:rsidRDefault="000A5816" w:rsidP="000A5816">
      <w:pPr>
        <w:pStyle w:val="Yohanna"/>
      </w:pPr>
      <w:r w:rsidRPr="00E71154">
        <w:t xml:space="preserve">600 mL of nutrient solution </w:t>
      </w:r>
      <w:proofErr w:type="gramStart"/>
      <w:r w:rsidRPr="00E71154">
        <w:t>was added</w:t>
      </w:r>
      <w:proofErr w:type="gramEnd"/>
      <w:r w:rsidRPr="00E71154">
        <w:t xml:space="preserve"> to each bottle, and the Si content adjusted to 1.5 </w:t>
      </w:r>
      <w:proofErr w:type="spellStart"/>
      <w:r w:rsidRPr="00E71154">
        <w:t>mM</w:t>
      </w:r>
      <w:proofErr w:type="spellEnd"/>
      <w:r w:rsidRPr="00E71154">
        <w:t xml:space="preserve"> SiO</w:t>
      </w:r>
      <w:r w:rsidRPr="00E71154">
        <w:rPr>
          <w:vertAlign w:val="subscript"/>
        </w:rPr>
        <w:t>2</w:t>
      </w:r>
      <w:r w:rsidRPr="00E71154">
        <w:t xml:space="preserve">. In the course of one week, ca. 400 mL of water evaporated and Si absorbed by the plants. Then, the solution </w:t>
      </w:r>
      <w:proofErr w:type="gramStart"/>
      <w:r w:rsidRPr="00E71154">
        <w:t>was again brought</w:t>
      </w:r>
      <w:proofErr w:type="gramEnd"/>
      <w:r w:rsidRPr="00E71154">
        <w:t xml:space="preserve"> to 600 mL and 1.5 </w:t>
      </w:r>
      <w:proofErr w:type="spellStart"/>
      <w:r w:rsidRPr="00E71154">
        <w:t>mM</w:t>
      </w:r>
      <w:proofErr w:type="spellEnd"/>
      <w:r w:rsidRPr="00E71154">
        <w:t xml:space="preserve"> SiO</w:t>
      </w:r>
      <w:r w:rsidRPr="00E71154">
        <w:rPr>
          <w:vertAlign w:val="subscript"/>
        </w:rPr>
        <w:t>2</w:t>
      </w:r>
      <w:r w:rsidRPr="00E71154">
        <w:t xml:space="preserve">. As the availability of the solution containing </w:t>
      </w:r>
      <w:r w:rsidRPr="00E71154">
        <w:rPr>
          <w:vertAlign w:val="superscript"/>
        </w:rPr>
        <w:t>29</w:t>
      </w:r>
      <w:r w:rsidRPr="00E71154">
        <w:t xml:space="preserve">SiO2 was only 3 liters, it </w:t>
      </w:r>
      <w:proofErr w:type="gramStart"/>
      <w:r w:rsidRPr="00E71154">
        <w:t>was never changed completely but “regenerated” weekly</w:t>
      </w:r>
      <w:proofErr w:type="gramEnd"/>
      <w:r w:rsidRPr="00E71154">
        <w:t xml:space="preserve">.  </w:t>
      </w:r>
    </w:p>
    <w:p w14:paraId="48B0B4A7" w14:textId="779C8272" w:rsidR="000A5816" w:rsidRPr="00E71154" w:rsidRDefault="000A5816" w:rsidP="000A5816">
      <w:pPr>
        <w:pStyle w:val="Yohanna"/>
      </w:pPr>
      <w:r w:rsidRPr="002341F0">
        <w:rPr>
          <w:b/>
        </w:rPr>
        <w:t>Sample preparation for further analysis</w:t>
      </w:r>
      <w:r>
        <w:rPr>
          <w:b/>
        </w:rPr>
        <w:t xml:space="preserve">: </w:t>
      </w:r>
      <w:r w:rsidRPr="00E71154">
        <w:t>Periodically</w:t>
      </w:r>
      <w:r w:rsidR="00F93249">
        <w:t>,</w:t>
      </w:r>
      <w:r w:rsidRPr="00E71154">
        <w:t xml:space="preserve"> sample plants </w:t>
      </w:r>
      <w:proofErr w:type="gramStart"/>
      <w:r w:rsidRPr="00E71154">
        <w:t xml:space="preserve">were harvested and divided between roots, pods, leaves, flag leaves, and inflorescence bracts according to </w:t>
      </w:r>
      <w:r w:rsidR="00F93249">
        <w:t xml:space="preserve">the </w:t>
      </w:r>
      <w:r w:rsidRPr="00E71154">
        <w:t>day of harvesting (</w:t>
      </w:r>
      <w:r w:rsidRPr="00E71154">
        <w:fldChar w:fldCharType="begin"/>
      </w:r>
      <w:r w:rsidRPr="00E71154">
        <w:instrText xml:space="preserve"> REF _Ref6918979 \h </w:instrText>
      </w:r>
      <w:r w:rsidRPr="00E71154">
        <w:fldChar w:fldCharType="separate"/>
      </w:r>
      <w:r w:rsidRPr="00E71154">
        <w:t xml:space="preserve">Table </w:t>
      </w:r>
      <w:r>
        <w:rPr>
          <w:noProof/>
        </w:rPr>
        <w:t>2</w:t>
      </w:r>
      <w:r w:rsidRPr="00E71154">
        <w:fldChar w:fldCharType="end"/>
      </w:r>
      <w:r w:rsidRPr="00E71154">
        <w:t>)</w:t>
      </w:r>
      <w:proofErr w:type="gramEnd"/>
      <w:r w:rsidRPr="00E71154">
        <w:t>. In 2016, we made the first attempt to perform this experiment. However, the plants did not grow as expected and appeared yellow and not fit. Despite this, we collect the samples to perform some of the analysis and have a secondary data set to test some of the models.</w:t>
      </w:r>
    </w:p>
    <w:p w14:paraId="3E0F561E" w14:textId="77777777" w:rsidR="000A5816" w:rsidRPr="00E71154" w:rsidRDefault="000A5816" w:rsidP="000A5816">
      <w:pPr>
        <w:pStyle w:val="Caption"/>
        <w:keepNext/>
        <w:rPr>
          <w:lang w:val="en-US"/>
        </w:rPr>
      </w:pPr>
      <w:bookmarkStart w:id="10" w:name="_Ref6918979"/>
      <w:r w:rsidRPr="00E71154">
        <w:rPr>
          <w:lang w:val="en-US"/>
        </w:rPr>
        <w:t xml:space="preserve">Table </w:t>
      </w:r>
      <w:r w:rsidRPr="00E71154">
        <w:rPr>
          <w:lang w:val="en-US"/>
        </w:rPr>
        <w:fldChar w:fldCharType="begin"/>
      </w:r>
      <w:r w:rsidRPr="00E71154">
        <w:rPr>
          <w:lang w:val="en-US"/>
        </w:rPr>
        <w:instrText xml:space="preserve"> SEQ Table \* ARABIC </w:instrText>
      </w:r>
      <w:r w:rsidRPr="00E71154">
        <w:rPr>
          <w:lang w:val="en-US"/>
        </w:rPr>
        <w:fldChar w:fldCharType="separate"/>
      </w:r>
      <w:r>
        <w:rPr>
          <w:noProof/>
          <w:lang w:val="en-US"/>
        </w:rPr>
        <w:t>2</w:t>
      </w:r>
      <w:r w:rsidRPr="00E71154">
        <w:rPr>
          <w:lang w:val="en-US"/>
        </w:rPr>
        <w:fldChar w:fldCharType="end"/>
      </w:r>
      <w:bookmarkEnd w:id="10"/>
      <w:r w:rsidRPr="00E71154">
        <w:rPr>
          <w:lang w:val="en-US"/>
        </w:rPr>
        <w:t xml:space="preserve">. Plant parts harvested </w:t>
      </w:r>
    </w:p>
    <w:tbl>
      <w:tblPr>
        <w:tblW w:w="6820" w:type="dxa"/>
        <w:tblCellMar>
          <w:left w:w="70" w:type="dxa"/>
          <w:right w:w="70" w:type="dxa"/>
        </w:tblCellMar>
        <w:tblLook w:val="04A0" w:firstRow="1" w:lastRow="0" w:firstColumn="1" w:lastColumn="0" w:noHBand="0" w:noVBand="1"/>
      </w:tblPr>
      <w:tblGrid>
        <w:gridCol w:w="2020"/>
        <w:gridCol w:w="960"/>
        <w:gridCol w:w="960"/>
        <w:gridCol w:w="960"/>
        <w:gridCol w:w="960"/>
        <w:gridCol w:w="960"/>
      </w:tblGrid>
      <w:tr w:rsidR="00F93249" w:rsidRPr="00E71154" w14:paraId="4E90BD3D" w14:textId="77777777" w:rsidTr="00F93249">
        <w:trPr>
          <w:trHeight w:val="284"/>
        </w:trPr>
        <w:tc>
          <w:tcPr>
            <w:tcW w:w="2020" w:type="dxa"/>
            <w:vMerge w:val="restart"/>
            <w:tcBorders>
              <w:top w:val="single" w:sz="4" w:space="0" w:color="auto"/>
              <w:left w:val="single" w:sz="4" w:space="0" w:color="auto"/>
              <w:bottom w:val="single" w:sz="4" w:space="0" w:color="000000"/>
              <w:right w:val="single" w:sz="4" w:space="0" w:color="auto"/>
              <w:tr2bl w:val="single" w:sz="4" w:space="0" w:color="auto"/>
            </w:tcBorders>
            <w:shd w:val="clear" w:color="auto" w:fill="auto"/>
            <w:hideMark/>
          </w:tcPr>
          <w:p w14:paraId="6D678281" w14:textId="77777777" w:rsidR="00F93249" w:rsidRPr="00E71154" w:rsidRDefault="00F93249" w:rsidP="00007060">
            <w:pPr>
              <w:spacing w:line="240" w:lineRule="auto"/>
              <w:rPr>
                <w:b/>
                <w:color w:val="000000"/>
              </w:rPr>
            </w:pPr>
            <w:r w:rsidRPr="00E71154">
              <w:rPr>
                <w:b/>
                <w:color w:val="000000"/>
              </w:rPr>
              <w:t>Plant Part</w:t>
            </w:r>
          </w:p>
          <w:p w14:paraId="37068540" w14:textId="77777777" w:rsidR="00F93249" w:rsidRPr="00E71154" w:rsidRDefault="00F93249" w:rsidP="00007060">
            <w:pPr>
              <w:spacing w:line="240" w:lineRule="auto"/>
              <w:jc w:val="right"/>
              <w:rPr>
                <w:color w:val="000000"/>
              </w:rPr>
            </w:pPr>
            <w:r w:rsidRPr="00E71154">
              <w:rPr>
                <w:b/>
                <w:color w:val="000000"/>
              </w:rPr>
              <w:t>Day</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6413E8C" w14:textId="787291E9" w:rsidR="00F93249" w:rsidRPr="00E71154" w:rsidRDefault="00F93249" w:rsidP="00007060">
            <w:pPr>
              <w:spacing w:line="240" w:lineRule="auto"/>
              <w:jc w:val="center"/>
              <w:rPr>
                <w:b/>
                <w:bCs/>
                <w:color w:val="000000"/>
              </w:rPr>
            </w:pPr>
            <w:proofErr w:type="spellStart"/>
            <w:r>
              <w:rPr>
                <w:b/>
                <w:bCs/>
                <w:color w:val="000000"/>
              </w:rPr>
              <w:t>Unlabelled</w:t>
            </w:r>
            <w:proofErr w:type="spellEnd"/>
            <w:r>
              <w:rPr>
                <w:b/>
                <w:bCs/>
                <w:color w:val="000000"/>
              </w:rPr>
              <w:t xml:space="preserve"> plant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009445F" w14:textId="77777777" w:rsidR="00F93249" w:rsidRPr="00E71154" w:rsidRDefault="00F93249" w:rsidP="00007060">
            <w:pPr>
              <w:spacing w:line="240" w:lineRule="auto"/>
              <w:rPr>
                <w:b/>
                <w:bCs/>
                <w:color w:val="000000"/>
              </w:rPr>
            </w:pPr>
            <w:r w:rsidRPr="00E71154">
              <w:rPr>
                <w:b/>
                <w:bCs/>
                <w:color w:val="000000"/>
                <w:vertAlign w:val="superscript"/>
              </w:rPr>
              <w:t>29</w:t>
            </w:r>
            <w:r w:rsidRPr="00E71154">
              <w:rPr>
                <w:b/>
                <w:bCs/>
                <w:color w:val="000000"/>
              </w:rPr>
              <w:t>Si</w:t>
            </w:r>
          </w:p>
        </w:tc>
      </w:tr>
      <w:tr w:rsidR="00F93249" w:rsidRPr="00E71154" w14:paraId="356FDFAD" w14:textId="77777777" w:rsidTr="00F93249">
        <w:trPr>
          <w:trHeight w:val="273"/>
        </w:trPr>
        <w:tc>
          <w:tcPr>
            <w:tcW w:w="2020" w:type="dxa"/>
            <w:vMerge/>
            <w:tcBorders>
              <w:top w:val="single" w:sz="4" w:space="0" w:color="auto"/>
              <w:left w:val="single" w:sz="4" w:space="0" w:color="auto"/>
              <w:bottom w:val="single" w:sz="4" w:space="0" w:color="000000"/>
              <w:right w:val="single" w:sz="4" w:space="0" w:color="auto"/>
            </w:tcBorders>
            <w:vAlign w:val="center"/>
            <w:hideMark/>
          </w:tcPr>
          <w:p w14:paraId="21B8A700" w14:textId="77777777" w:rsidR="00F93249" w:rsidRPr="00E71154" w:rsidRDefault="00F93249" w:rsidP="00007060">
            <w:pPr>
              <w:spacing w:line="240" w:lineRule="auto"/>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345A5B2" w14:textId="77777777" w:rsidR="00F93249" w:rsidRPr="00E71154" w:rsidRDefault="00F93249" w:rsidP="00007060">
            <w:pPr>
              <w:spacing w:line="240" w:lineRule="auto"/>
              <w:jc w:val="center"/>
              <w:rPr>
                <w:b/>
                <w:color w:val="000000"/>
              </w:rPr>
            </w:pPr>
            <w:r w:rsidRPr="00E71154">
              <w:rPr>
                <w:b/>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31F29001" w14:textId="77777777" w:rsidR="00F93249" w:rsidRPr="00E71154" w:rsidRDefault="00F93249" w:rsidP="00007060">
            <w:pPr>
              <w:spacing w:line="240" w:lineRule="auto"/>
              <w:jc w:val="center"/>
              <w:rPr>
                <w:b/>
                <w:color w:val="000000"/>
              </w:rPr>
            </w:pPr>
            <w:r w:rsidRPr="00E71154">
              <w:rPr>
                <w:b/>
                <w:color w:val="000000"/>
              </w:rPr>
              <w:t>70</w:t>
            </w:r>
          </w:p>
        </w:tc>
        <w:tc>
          <w:tcPr>
            <w:tcW w:w="960" w:type="dxa"/>
            <w:tcBorders>
              <w:top w:val="nil"/>
              <w:left w:val="nil"/>
              <w:bottom w:val="single" w:sz="4" w:space="0" w:color="auto"/>
              <w:right w:val="single" w:sz="4" w:space="0" w:color="auto"/>
            </w:tcBorders>
            <w:shd w:val="clear" w:color="auto" w:fill="auto"/>
            <w:noWrap/>
            <w:vAlign w:val="bottom"/>
            <w:hideMark/>
          </w:tcPr>
          <w:p w14:paraId="418B573F" w14:textId="77777777" w:rsidR="00F93249" w:rsidRPr="00E71154" w:rsidRDefault="00F93249" w:rsidP="00007060">
            <w:pPr>
              <w:spacing w:line="240" w:lineRule="auto"/>
              <w:jc w:val="center"/>
              <w:rPr>
                <w:b/>
                <w:color w:val="000000"/>
              </w:rPr>
            </w:pPr>
            <w:r w:rsidRPr="00E71154">
              <w:rPr>
                <w:b/>
                <w:color w:val="000000"/>
              </w:rPr>
              <w:t>80</w:t>
            </w:r>
          </w:p>
        </w:tc>
        <w:tc>
          <w:tcPr>
            <w:tcW w:w="960" w:type="dxa"/>
            <w:tcBorders>
              <w:top w:val="nil"/>
              <w:left w:val="nil"/>
              <w:bottom w:val="single" w:sz="4" w:space="0" w:color="auto"/>
              <w:right w:val="single" w:sz="4" w:space="0" w:color="auto"/>
            </w:tcBorders>
            <w:shd w:val="clear" w:color="auto" w:fill="auto"/>
            <w:noWrap/>
            <w:vAlign w:val="bottom"/>
            <w:hideMark/>
          </w:tcPr>
          <w:p w14:paraId="199EE069" w14:textId="77777777" w:rsidR="00F93249" w:rsidRPr="00E71154" w:rsidRDefault="00F93249" w:rsidP="00007060">
            <w:pPr>
              <w:spacing w:line="240" w:lineRule="auto"/>
              <w:jc w:val="center"/>
              <w:rPr>
                <w:b/>
                <w:color w:val="000000"/>
              </w:rPr>
            </w:pPr>
            <w:r w:rsidRPr="00E71154">
              <w:rPr>
                <w:b/>
                <w:color w:val="000000"/>
              </w:rPr>
              <w:t>90</w:t>
            </w:r>
          </w:p>
        </w:tc>
        <w:tc>
          <w:tcPr>
            <w:tcW w:w="960" w:type="dxa"/>
            <w:tcBorders>
              <w:top w:val="nil"/>
              <w:left w:val="nil"/>
              <w:bottom w:val="single" w:sz="4" w:space="0" w:color="auto"/>
              <w:right w:val="single" w:sz="4" w:space="0" w:color="auto"/>
            </w:tcBorders>
            <w:shd w:val="clear" w:color="auto" w:fill="auto"/>
            <w:noWrap/>
            <w:vAlign w:val="bottom"/>
            <w:hideMark/>
          </w:tcPr>
          <w:p w14:paraId="7F13CB6C" w14:textId="77777777" w:rsidR="00F93249" w:rsidRPr="00E71154" w:rsidRDefault="00F93249" w:rsidP="00007060">
            <w:pPr>
              <w:spacing w:line="240" w:lineRule="auto"/>
              <w:jc w:val="center"/>
              <w:rPr>
                <w:b/>
                <w:color w:val="000000"/>
              </w:rPr>
            </w:pPr>
            <w:r w:rsidRPr="00E71154">
              <w:rPr>
                <w:b/>
                <w:color w:val="000000"/>
              </w:rPr>
              <w:t>90</w:t>
            </w:r>
          </w:p>
        </w:tc>
      </w:tr>
      <w:tr w:rsidR="00F93249" w:rsidRPr="00E71154" w14:paraId="46948184"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FE4C9FD" w14:textId="77777777" w:rsidR="00F93249" w:rsidRPr="00E71154" w:rsidRDefault="00F93249" w:rsidP="00007060">
            <w:pPr>
              <w:spacing w:line="240" w:lineRule="auto"/>
              <w:rPr>
                <w:color w:val="000000"/>
              </w:rPr>
            </w:pPr>
            <w:r w:rsidRPr="00E71154">
              <w:rPr>
                <w:color w:val="000000"/>
              </w:rPr>
              <w:t>Stem</w:t>
            </w:r>
          </w:p>
        </w:tc>
        <w:tc>
          <w:tcPr>
            <w:tcW w:w="960" w:type="dxa"/>
            <w:tcBorders>
              <w:top w:val="nil"/>
              <w:left w:val="nil"/>
              <w:bottom w:val="single" w:sz="4" w:space="0" w:color="auto"/>
              <w:right w:val="single" w:sz="4" w:space="0" w:color="auto"/>
            </w:tcBorders>
            <w:shd w:val="clear" w:color="auto" w:fill="auto"/>
            <w:noWrap/>
            <w:vAlign w:val="bottom"/>
            <w:hideMark/>
          </w:tcPr>
          <w:p w14:paraId="5FC624DC"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4F80F891"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21CCBB0E"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4630BC89"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56BDB34D"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322CEE83"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A39780C" w14:textId="77777777" w:rsidR="00F93249" w:rsidRPr="00E71154" w:rsidRDefault="00F93249" w:rsidP="00007060">
            <w:pPr>
              <w:spacing w:line="240" w:lineRule="auto"/>
              <w:rPr>
                <w:color w:val="000000"/>
              </w:rPr>
            </w:pPr>
            <w:r w:rsidRPr="00E71154">
              <w:rPr>
                <w:color w:val="000000"/>
              </w:rPr>
              <w:t>Pods</w:t>
            </w:r>
          </w:p>
        </w:tc>
        <w:tc>
          <w:tcPr>
            <w:tcW w:w="960" w:type="dxa"/>
            <w:tcBorders>
              <w:top w:val="nil"/>
              <w:left w:val="nil"/>
              <w:bottom w:val="single" w:sz="4" w:space="0" w:color="auto"/>
              <w:right w:val="single" w:sz="4" w:space="0" w:color="auto"/>
            </w:tcBorders>
            <w:shd w:val="clear" w:color="auto" w:fill="auto"/>
            <w:noWrap/>
            <w:vAlign w:val="bottom"/>
            <w:hideMark/>
          </w:tcPr>
          <w:p w14:paraId="4D9CC838"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12B9E55D"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0A0CC2C"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3C56DFB"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3819004A"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0618A8CD"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00C6EEA9" w14:textId="77777777" w:rsidR="00F93249" w:rsidRPr="00E71154" w:rsidRDefault="00F93249" w:rsidP="00007060">
            <w:pPr>
              <w:spacing w:line="240" w:lineRule="auto"/>
              <w:rPr>
                <w:color w:val="000000"/>
              </w:rPr>
            </w:pPr>
            <w:r w:rsidRPr="00E71154">
              <w:rPr>
                <w:color w:val="000000"/>
              </w:rPr>
              <w:t>Flag leaves</w:t>
            </w:r>
          </w:p>
        </w:tc>
        <w:tc>
          <w:tcPr>
            <w:tcW w:w="960" w:type="dxa"/>
            <w:tcBorders>
              <w:top w:val="nil"/>
              <w:left w:val="nil"/>
              <w:bottom w:val="single" w:sz="4" w:space="0" w:color="auto"/>
              <w:right w:val="single" w:sz="4" w:space="0" w:color="auto"/>
            </w:tcBorders>
            <w:shd w:val="clear" w:color="auto" w:fill="auto"/>
            <w:noWrap/>
            <w:vAlign w:val="bottom"/>
            <w:hideMark/>
          </w:tcPr>
          <w:p w14:paraId="0F1B5711"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6E7DDA7"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82F052B"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EE6109F"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4B1880F9"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793260F4"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7B1079DD" w14:textId="77777777" w:rsidR="00F93249" w:rsidRPr="00E71154" w:rsidRDefault="00F93249" w:rsidP="00007060">
            <w:pPr>
              <w:spacing w:line="240" w:lineRule="auto"/>
              <w:rPr>
                <w:color w:val="000000"/>
              </w:rPr>
            </w:pPr>
            <w:r w:rsidRPr="00E71154">
              <w:rPr>
                <w:color w:val="000000"/>
              </w:rPr>
              <w:t>Leaves</w:t>
            </w:r>
          </w:p>
        </w:tc>
        <w:tc>
          <w:tcPr>
            <w:tcW w:w="960" w:type="dxa"/>
            <w:tcBorders>
              <w:top w:val="nil"/>
              <w:left w:val="nil"/>
              <w:bottom w:val="single" w:sz="4" w:space="0" w:color="auto"/>
              <w:right w:val="single" w:sz="4" w:space="0" w:color="auto"/>
            </w:tcBorders>
            <w:shd w:val="clear" w:color="auto" w:fill="auto"/>
            <w:noWrap/>
            <w:vAlign w:val="bottom"/>
            <w:hideMark/>
          </w:tcPr>
          <w:p w14:paraId="71329D20"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3DC2B6C8"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71EAEEB2"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5CD40CE9"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4E00365D"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4C7BEFEA"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1CBE624F" w14:textId="77777777" w:rsidR="00F93249" w:rsidRPr="00E71154" w:rsidRDefault="00F93249" w:rsidP="00007060">
            <w:pPr>
              <w:spacing w:line="240" w:lineRule="auto"/>
              <w:rPr>
                <w:color w:val="000000"/>
              </w:rPr>
            </w:pPr>
            <w:r w:rsidRPr="00E71154">
              <w:rPr>
                <w:color w:val="000000"/>
              </w:rPr>
              <w:t>Inflorescences</w:t>
            </w:r>
          </w:p>
        </w:tc>
        <w:tc>
          <w:tcPr>
            <w:tcW w:w="960" w:type="dxa"/>
            <w:tcBorders>
              <w:top w:val="nil"/>
              <w:left w:val="nil"/>
              <w:bottom w:val="single" w:sz="4" w:space="0" w:color="auto"/>
              <w:right w:val="single" w:sz="4" w:space="0" w:color="auto"/>
            </w:tcBorders>
            <w:shd w:val="clear" w:color="auto" w:fill="auto"/>
            <w:noWrap/>
            <w:vAlign w:val="bottom"/>
            <w:hideMark/>
          </w:tcPr>
          <w:p w14:paraId="7B9E71A8"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087B307F"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7900325A"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1798AC12"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570DEE4D"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75F0621D"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49AFCC15" w14:textId="77777777" w:rsidR="00F93249" w:rsidRPr="00E71154" w:rsidRDefault="00F93249" w:rsidP="00007060">
            <w:pPr>
              <w:spacing w:line="240" w:lineRule="auto"/>
              <w:rPr>
                <w:color w:val="000000"/>
              </w:rPr>
            </w:pPr>
            <w:r w:rsidRPr="00E71154">
              <w:rPr>
                <w:color w:val="000000"/>
              </w:rPr>
              <w:t>Roots</w:t>
            </w:r>
          </w:p>
        </w:tc>
        <w:tc>
          <w:tcPr>
            <w:tcW w:w="960" w:type="dxa"/>
            <w:tcBorders>
              <w:top w:val="nil"/>
              <w:left w:val="nil"/>
              <w:bottom w:val="single" w:sz="4" w:space="0" w:color="auto"/>
              <w:right w:val="single" w:sz="4" w:space="0" w:color="auto"/>
            </w:tcBorders>
            <w:shd w:val="clear" w:color="auto" w:fill="auto"/>
            <w:noWrap/>
            <w:vAlign w:val="bottom"/>
            <w:hideMark/>
          </w:tcPr>
          <w:p w14:paraId="693353D6"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71242503"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12ACCFFD"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0AB3E5F8"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328A1264" w14:textId="77777777" w:rsidR="00F93249" w:rsidRPr="00E71154" w:rsidRDefault="00F93249" w:rsidP="00007060">
            <w:pPr>
              <w:spacing w:line="240" w:lineRule="auto"/>
              <w:jc w:val="center"/>
              <w:rPr>
                <w:color w:val="000000"/>
              </w:rPr>
            </w:pPr>
            <w:r w:rsidRPr="00E71154">
              <w:rPr>
                <w:color w:val="000000"/>
              </w:rPr>
              <w:t>X</w:t>
            </w:r>
          </w:p>
        </w:tc>
      </w:tr>
      <w:tr w:rsidR="00F93249" w:rsidRPr="00E71154" w14:paraId="394297A2" w14:textId="77777777" w:rsidTr="00F93249">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14:paraId="21F0DFEF" w14:textId="77777777" w:rsidR="00F93249" w:rsidRPr="00E71154" w:rsidRDefault="00F93249" w:rsidP="00007060">
            <w:pPr>
              <w:spacing w:line="240" w:lineRule="auto"/>
              <w:rPr>
                <w:color w:val="000000"/>
              </w:rPr>
            </w:pPr>
            <w:r w:rsidRPr="00E71154">
              <w:rPr>
                <w:color w:val="000000"/>
              </w:rPr>
              <w:t>Grain</w:t>
            </w:r>
          </w:p>
        </w:tc>
        <w:tc>
          <w:tcPr>
            <w:tcW w:w="960" w:type="dxa"/>
            <w:tcBorders>
              <w:top w:val="nil"/>
              <w:left w:val="nil"/>
              <w:bottom w:val="single" w:sz="4" w:space="0" w:color="auto"/>
              <w:right w:val="single" w:sz="4" w:space="0" w:color="auto"/>
            </w:tcBorders>
            <w:shd w:val="clear" w:color="auto" w:fill="auto"/>
            <w:noWrap/>
            <w:vAlign w:val="bottom"/>
            <w:hideMark/>
          </w:tcPr>
          <w:p w14:paraId="36215C62"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38E1E076"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C6CE5EF" w14:textId="77777777" w:rsidR="00F93249" w:rsidRPr="00E71154" w:rsidRDefault="00F93249" w:rsidP="00007060">
            <w:pPr>
              <w:spacing w:line="240" w:lineRule="auto"/>
              <w:jc w:val="center"/>
              <w:rPr>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08BDDE37" w14:textId="77777777" w:rsidR="00F93249" w:rsidRPr="00E71154" w:rsidRDefault="00F93249" w:rsidP="00007060">
            <w:pPr>
              <w:spacing w:line="240" w:lineRule="auto"/>
              <w:jc w:val="center"/>
              <w:rPr>
                <w:color w:val="000000"/>
              </w:rPr>
            </w:pPr>
            <w:r w:rsidRPr="00E71154">
              <w:rPr>
                <w:color w:val="000000"/>
              </w:rPr>
              <w:t>X</w:t>
            </w:r>
          </w:p>
        </w:tc>
        <w:tc>
          <w:tcPr>
            <w:tcW w:w="960" w:type="dxa"/>
            <w:tcBorders>
              <w:top w:val="nil"/>
              <w:left w:val="nil"/>
              <w:bottom w:val="single" w:sz="4" w:space="0" w:color="auto"/>
              <w:right w:val="single" w:sz="4" w:space="0" w:color="auto"/>
            </w:tcBorders>
            <w:shd w:val="clear" w:color="auto" w:fill="auto"/>
            <w:noWrap/>
            <w:vAlign w:val="bottom"/>
            <w:hideMark/>
          </w:tcPr>
          <w:p w14:paraId="77029608" w14:textId="77777777" w:rsidR="00F93249" w:rsidRPr="00E71154" w:rsidRDefault="00F93249" w:rsidP="00007060">
            <w:pPr>
              <w:spacing w:line="240" w:lineRule="auto"/>
              <w:jc w:val="center"/>
              <w:rPr>
                <w:color w:val="000000"/>
              </w:rPr>
            </w:pPr>
            <w:r w:rsidRPr="00E71154">
              <w:rPr>
                <w:color w:val="000000"/>
              </w:rPr>
              <w:t>X</w:t>
            </w:r>
          </w:p>
        </w:tc>
      </w:tr>
    </w:tbl>
    <w:p w14:paraId="4ABFFCE4" w14:textId="77777777" w:rsidR="000A5816" w:rsidRPr="00E71154" w:rsidRDefault="000A5816" w:rsidP="000A5816">
      <w:pPr>
        <w:pStyle w:val="Yohanna"/>
      </w:pPr>
    </w:p>
    <w:p w14:paraId="57E79F89" w14:textId="77777777" w:rsidR="00F72AC1" w:rsidRDefault="000A5816" w:rsidP="000A5816">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p>
    <w:p w14:paraId="425584E7" w14:textId="56420E98" w:rsidR="000A5816" w:rsidRPr="00E71154" w:rsidRDefault="00F72AC1" w:rsidP="000A5816">
      <w:pPr>
        <w:pStyle w:val="Yohanna"/>
      </w:pPr>
      <w:r>
        <w:t>ATR-FTIR</w:t>
      </w:r>
      <w:bookmarkStart w:id="11" w:name="_GoBack"/>
      <w:bookmarkEnd w:id="11"/>
      <w:r w:rsidR="000A5816" w:rsidRPr="00E71154">
        <w:t xml:space="preserve"> </w:t>
      </w:r>
    </w:p>
    <w:p w14:paraId="65D87618" w14:textId="77777777" w:rsidR="000A5816" w:rsidRPr="00E71154" w:rsidRDefault="000A5816" w:rsidP="000A5816">
      <w:pPr>
        <w:pStyle w:val="Yohanna"/>
      </w:pPr>
      <w:r w:rsidRPr="002341F0">
        <w:rPr>
          <w:b/>
        </w:rPr>
        <w:t xml:space="preserve"> </w:t>
      </w:r>
      <w:r w:rsidRPr="002341F0">
        <w:rPr>
          <w:b/>
          <w:vertAlign w:val="superscript"/>
        </w:rPr>
        <w:t>29</w:t>
      </w:r>
      <w:r w:rsidRPr="002341F0">
        <w:rPr>
          <w:b/>
        </w:rPr>
        <w:t xml:space="preserve">Si and </w:t>
      </w:r>
      <w:r w:rsidRPr="002341F0">
        <w:rPr>
          <w:b/>
          <w:vertAlign w:val="superscript"/>
        </w:rPr>
        <w:t>13</w:t>
      </w:r>
      <w:r w:rsidRPr="002341F0">
        <w:rPr>
          <w:b/>
        </w:rPr>
        <w:t>C NMR Spectroscopy</w:t>
      </w:r>
      <w:r>
        <w:rPr>
          <w:b/>
        </w:rPr>
        <w:t xml:space="preserve">: </w:t>
      </w:r>
      <w:r w:rsidRPr="00E71154">
        <w:t xml:space="preserve">Solid-state Nuclear Magnetic Resonance (NMR) spectra were recorded using a Bruker </w:t>
      </w:r>
      <w:proofErr w:type="spellStart"/>
      <w:r w:rsidRPr="00E71154">
        <w:t>Avance</w:t>
      </w:r>
      <w:proofErr w:type="spellEnd"/>
      <w:r w:rsidRPr="00E71154">
        <w:t xml:space="preserve"> 400 spectrometer (9.4 T) operating at 100.62, 79.49 MHz for </w:t>
      </w:r>
      <w:r w:rsidRPr="00E71154">
        <w:rPr>
          <w:vertAlign w:val="superscript"/>
        </w:rPr>
        <w:t>13</w:t>
      </w:r>
      <w:r w:rsidRPr="00E71154">
        <w:t xml:space="preserve">C, and </w:t>
      </w:r>
      <w:r w:rsidRPr="00E71154">
        <w:rPr>
          <w:vertAlign w:val="superscript"/>
        </w:rPr>
        <w:t>29</w:t>
      </w:r>
      <w:r w:rsidRPr="00E71154">
        <w:t>Si respectively, employing a double tuned solid-state probe equipped with 4 mm (</w:t>
      </w:r>
      <w:proofErr w:type="spellStart"/>
      <w:r w:rsidRPr="00E71154">
        <w:t>o.d</w:t>
      </w:r>
      <w:proofErr w:type="spellEnd"/>
      <w:r w:rsidRPr="00E71154">
        <w:t xml:space="preserve">.) spinners. </w:t>
      </w:r>
      <w:proofErr w:type="gramStart"/>
      <w:r w:rsidRPr="00E71154">
        <w:t xml:space="preserve">The single-pulse (SP) MAS and cross-polarization (CP) MAS spectra were recorded using a spin-rate of 9 kHz, a temperature of 296 K, ramped CP 16 with contact times of 2 </w:t>
      </w:r>
      <w:proofErr w:type="spellStart"/>
      <w:r w:rsidRPr="00E71154">
        <w:t>ms</w:t>
      </w:r>
      <w:proofErr w:type="spellEnd"/>
      <w:r w:rsidRPr="00E71154">
        <w:t xml:space="preserve"> for 13C and 8 </w:t>
      </w:r>
      <w:proofErr w:type="spellStart"/>
      <w:r w:rsidRPr="00E71154">
        <w:t>ms</w:t>
      </w:r>
      <w:proofErr w:type="spellEnd"/>
      <w:r w:rsidRPr="00E71154">
        <w:t xml:space="preserve"> for 29Si in acquisition of CP/MAS spectra and 1H TPPM decoupling (80 kHz </w:t>
      </w:r>
      <w:proofErr w:type="spellStart"/>
      <w:r w:rsidRPr="00E71154">
        <w:t>rf</w:t>
      </w:r>
      <w:proofErr w:type="spellEnd"/>
      <w:r w:rsidRPr="00E71154">
        <w:t xml:space="preserve">-field strength) 17 during acquisition (49.3 </w:t>
      </w:r>
      <w:proofErr w:type="spellStart"/>
      <w:r w:rsidRPr="00E71154">
        <w:t>ms</w:t>
      </w:r>
      <w:proofErr w:type="spellEnd"/>
      <w:r w:rsidRPr="00E71154">
        <w:t xml:space="preserve"> for 13C and 42.6 </w:t>
      </w:r>
      <w:proofErr w:type="spellStart"/>
      <w:r w:rsidRPr="00E71154">
        <w:t>ms</w:t>
      </w:r>
      <w:proofErr w:type="spellEnd"/>
      <w:r w:rsidRPr="00E71154">
        <w:t xml:space="preserve"> for 29Si).</w:t>
      </w:r>
      <w:proofErr w:type="gramEnd"/>
      <w:r w:rsidRPr="00E71154">
        <w:t xml:space="preserve"> Recycle delays and number of scans were </w:t>
      </w:r>
      <w:proofErr w:type="gramStart"/>
      <w:r w:rsidRPr="00E71154">
        <w:t>8</w:t>
      </w:r>
      <w:proofErr w:type="gramEnd"/>
      <w:r w:rsidRPr="00E71154">
        <w:t xml:space="preserve"> s and 1024 or the 13C CP/MAS spectra, whereas these values were 2 s and 8192 and 256 s and 256 for the 29Si CP/MAS and SP/MAS NMR spectra, respectively.  For 13C </w:t>
      </w:r>
      <w:proofErr w:type="gramStart"/>
      <w:r w:rsidRPr="00E71154">
        <w:t>CP/MAS</w:t>
      </w:r>
      <w:proofErr w:type="gramEnd"/>
      <w:r w:rsidRPr="00E71154">
        <w:t xml:space="preserve"> spectra </w:t>
      </w:r>
      <w:proofErr w:type="spellStart"/>
      <w:r w:rsidRPr="00E71154">
        <w:t>rf</w:t>
      </w:r>
      <w:proofErr w:type="spellEnd"/>
      <w:r w:rsidRPr="00E71154">
        <w:t xml:space="preserve">-field strengths of 80 kHz were employed for 1H and 13C during CP whereas 1H and 29Si </w:t>
      </w:r>
      <w:proofErr w:type="spellStart"/>
      <w:r w:rsidRPr="00E71154">
        <w:t>rf</w:t>
      </w:r>
      <w:proofErr w:type="spellEnd"/>
      <w:r w:rsidRPr="00E71154">
        <w:t xml:space="preserve">-field strengths of 55.6 kHz were utilized during CP for the 29Si CP/MAS spectra. The 29Si SP/MAS spectra </w:t>
      </w:r>
      <w:proofErr w:type="gramStart"/>
      <w:r w:rsidRPr="00E71154">
        <w:t>were recorded</w:t>
      </w:r>
      <w:proofErr w:type="gramEnd"/>
      <w:r w:rsidRPr="00E71154">
        <w:t xml:space="preserve"> using a pulse with a flip-angle of 54.7 degrees (</w:t>
      </w:r>
      <w:proofErr w:type="spellStart"/>
      <w:r w:rsidRPr="00E71154">
        <w:t>rf</w:t>
      </w:r>
      <w:proofErr w:type="spellEnd"/>
      <w:r w:rsidRPr="00E71154">
        <w:t>-field strength 55.6 kHz). All 13C MAS spectra were referenced (externally) to the carbonyl resonance in α-glycine at 176.5 ppm, whereas the 29Si MAS spectra were referenced to (externally) to the resonance of 3(-</w:t>
      </w:r>
      <w:proofErr w:type="spellStart"/>
      <w:r w:rsidRPr="00E71154">
        <w:t>methylsilyl</w:t>
      </w:r>
      <w:proofErr w:type="spellEnd"/>
      <w:r w:rsidRPr="00E71154">
        <w:t xml:space="preserve">)-1-propanesulfonic acid Na salt at 1.4 ppm. All spectra were </w:t>
      </w:r>
      <w:proofErr w:type="spellStart"/>
      <w:r w:rsidRPr="00E71154">
        <w:t>apodized</w:t>
      </w:r>
      <w:proofErr w:type="spellEnd"/>
      <w:r w:rsidRPr="00E71154">
        <w:t xml:space="preserve"> by a Lorentzian </w:t>
      </w:r>
      <w:proofErr w:type="spellStart"/>
      <w:r w:rsidRPr="00E71154">
        <w:t>linebroadening</w:t>
      </w:r>
      <w:proofErr w:type="spellEnd"/>
      <w:r w:rsidRPr="00E71154">
        <w:t xml:space="preserve"> of 10 Hz. The 29Si CP/MAS and SP/MAS spectra were </w:t>
      </w:r>
      <w:proofErr w:type="spellStart"/>
      <w:r w:rsidRPr="00E71154">
        <w:t>deconvoluted</w:t>
      </w:r>
      <w:proofErr w:type="spellEnd"/>
      <w:r w:rsidRPr="00E71154">
        <w:t xml:space="preserve"> using </w:t>
      </w:r>
      <w:proofErr w:type="spellStart"/>
      <w:r w:rsidRPr="00E71154">
        <w:t>OriginPro</w:t>
      </w:r>
      <w:proofErr w:type="spellEnd"/>
      <w:r w:rsidRPr="00E71154">
        <w:t xml:space="preserve"> 9.1</w:t>
      </w:r>
    </w:p>
    <w:p w14:paraId="3C37714D" w14:textId="16CE6567" w:rsidR="000A5816" w:rsidRDefault="000A5816" w:rsidP="000A5816">
      <w:pPr>
        <w:pStyle w:val="Yohanna"/>
      </w:pPr>
      <w:r w:rsidRPr="002341F0">
        <w:rPr>
          <w:b/>
        </w:rPr>
        <w:t>Lignin quantification:</w:t>
      </w:r>
      <w:r>
        <w:t xml:space="preserve"> </w:t>
      </w:r>
      <w:r w:rsidRPr="00E71154">
        <w:t xml:space="preserve">Lignin was quantified using the double hydrolysis method described by The National Renewable Energy Laboratory in the USA </w:t>
      </w:r>
      <w:r w:rsidRPr="00E71154">
        <w:fldChar w:fldCharType="begin"/>
      </w:r>
      <w:r w:rsidR="00D47585">
        <w:instrText xml:space="preserve"> ADDIN ZOTERO_ITEM CSL_CITATION {"citationID":"zLmaGxQh","properties":{"formattedCitation":"(Sluiter et al., 2008)","plainCitation":"(Sluiter et al., 2008)","noteIndex":0},"citationItems":[{"id":67,"uris":["http://zotero.org/users/2858365/items/CET42T6R"],"uri":["http://zotero.org/users/2858365/items/CET42T6R"],"itemData":{"id":67,"type":"article-journal","container-title":"Laboratory analytical procedure","journalAbbreviation":"Laboratory analytical procedure","page":"1-16","title":"Determination of structural carbohydrates and lignin in biomass","volume":"1617","author":[{"family":"Sluiter","given":"Amie"},{"family":"Hames","given":"B"},{"family":"Ruiz","given":"R"},{"family":"Scarlata","given":"C"},{"family":"Sluiter","given":"J"},{"family":"Templeton","given":"D"},{"family":"Crocker","given":"D"}],"issued":{"date-parts":[["2008"]]}}}],"schema":"https://github.com/citation-style-language/schema/raw/master/csl-citation.json"} </w:instrText>
      </w:r>
      <w:r w:rsidRPr="00E71154">
        <w:fldChar w:fldCharType="separate"/>
      </w:r>
      <w:r w:rsidR="00D47585" w:rsidRPr="00D47585">
        <w:t>(</w:t>
      </w:r>
      <w:proofErr w:type="spellStart"/>
      <w:r w:rsidR="00D47585" w:rsidRPr="00D47585">
        <w:t>Sluiter</w:t>
      </w:r>
      <w:proofErr w:type="spellEnd"/>
      <w:r w:rsidR="00D47585" w:rsidRPr="00D47585">
        <w:t xml:space="preserve"> et al., 2008)</w:t>
      </w:r>
      <w:r w:rsidRPr="00E71154">
        <w:fldChar w:fldCharType="end"/>
      </w:r>
      <w:r w:rsidRPr="00E71154">
        <w:t xml:space="preserve">. </w:t>
      </w:r>
    </w:p>
    <w:p w14:paraId="3602771B" w14:textId="77777777" w:rsidR="000A5816" w:rsidRDefault="000A5816" w:rsidP="000A5816">
      <w:pPr>
        <w:pStyle w:val="Yohanna"/>
      </w:pPr>
      <w:r>
        <w:rPr>
          <w:b/>
        </w:rPr>
        <w:t xml:space="preserve">Elemental analysis: </w:t>
      </w:r>
      <w:r>
        <w:t xml:space="preserve">Multi-elemental analyses of the solid samples </w:t>
      </w:r>
      <w:proofErr w:type="gramStart"/>
      <w:r>
        <w:t>was performed</w:t>
      </w:r>
      <w:proofErr w:type="gramEnd"/>
      <w:r>
        <w:t xml:space="preserve"> using inductively coupled plasma-optical emission spectroscopy (ICP-OES). A sample (10–50 mg) </w:t>
      </w:r>
      <w:proofErr w:type="gramStart"/>
      <w:r>
        <w:t xml:space="preserve">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w:t>
      </w:r>
      <w:proofErr w:type="gramEnd"/>
      <w:r>
        <w:t xml:space="preserve"> After digestion, samples </w:t>
      </w:r>
      <w:proofErr w:type="gramStart"/>
      <w:r>
        <w:t>were diluted</w:t>
      </w:r>
      <w:proofErr w:type="gramEnd"/>
      <w:r>
        <w:t xml:space="preserve"> to a final 3.5% acid concentration with </w:t>
      </w:r>
      <w:proofErr w:type="spellStart"/>
      <w:r>
        <w:t>Milli</w:t>
      </w:r>
      <w:proofErr w:type="spellEnd"/>
      <w:r>
        <w:t xml:space="preserve">-Q water before measurement on an ICP-OES (Model Optima 5300 DV, PerkinElmer) equipped with a HF-resistant sample introduction kit. For quantification, an external 10-point calibration standard P/N 4400-132565 and P/N 4400-ICP-MSCS (CPI International, Amsterdam) </w:t>
      </w:r>
      <w:proofErr w:type="gramStart"/>
      <w:r>
        <w:t>was used</w:t>
      </w:r>
      <w:proofErr w:type="gramEnd"/>
      <w:r>
        <w:t xml:space="preserve">. A certified reference material (CRM) NCS 73013 Spinach leaf </w:t>
      </w:r>
      <w:proofErr w:type="gramStart"/>
      <w:r>
        <w:t>was analyzed</w:t>
      </w:r>
      <w:proofErr w:type="gramEnd"/>
      <w:r>
        <w:t xml:space="preserve"> together with the samples to evaluate the accuracy and precision of the analysis.</w:t>
      </w:r>
    </w:p>
    <w:p w14:paraId="17A02260" w14:textId="73DEA815" w:rsidR="000A5816" w:rsidRDefault="000A5816" w:rsidP="000A5816">
      <w:pPr>
        <w:pStyle w:val="Yohanna"/>
      </w:pPr>
      <w:r w:rsidRPr="00D7155C">
        <w:rPr>
          <w:b/>
        </w:rPr>
        <w:t>Carbon and nitrogen analysis:</w:t>
      </w:r>
      <w:r>
        <w:t xml:space="preserve"> Total C and N concentrations </w:t>
      </w:r>
      <w:proofErr w:type="gramStart"/>
      <w:r>
        <w:t>were analyzed</w:t>
      </w:r>
      <w:proofErr w:type="gramEnd"/>
      <w:r>
        <w:t xml:space="preserve"> by combustion at 1150 </w:t>
      </w:r>
      <w:r>
        <w:rPr>
          <w:rFonts w:ascii="Centaur" w:hAnsi="Centaur"/>
        </w:rPr>
        <w:t>°</w:t>
      </w:r>
      <w:r>
        <w:t xml:space="preserve">C using a </w:t>
      </w:r>
      <w:proofErr w:type="spellStart"/>
      <w:r>
        <w:t>vario</w:t>
      </w:r>
      <w:proofErr w:type="spellEnd"/>
      <w:r>
        <w:t xml:space="preserve"> Macro cube elemental analyzer (</w:t>
      </w:r>
      <w:proofErr w:type="spellStart"/>
      <w:r>
        <w:t>Elementar</w:t>
      </w:r>
      <w:proofErr w:type="spellEnd"/>
      <w:r>
        <w:t xml:space="preserve"> </w:t>
      </w:r>
      <w:proofErr w:type="spellStart"/>
      <w:r>
        <w:t>Analysensysteme</w:t>
      </w:r>
      <w:proofErr w:type="spellEnd"/>
      <w:r>
        <w:t xml:space="preserve"> GmbH, Hanau, Germany). Dry samples (20-50 mg) </w:t>
      </w:r>
      <w:proofErr w:type="gramStart"/>
      <w:r>
        <w:t>were weighed</w:t>
      </w:r>
      <w:proofErr w:type="gramEnd"/>
      <w:r>
        <w:t xml:space="preserve"> into tin capsules. Data quality </w:t>
      </w:r>
      <w:proofErr w:type="gramStart"/>
      <w:r>
        <w:t>was evaluated</w:t>
      </w:r>
      <w:proofErr w:type="gramEnd"/>
      <w:r>
        <w:t xml:space="preserve"> by </w:t>
      </w:r>
      <w:r w:rsidR="00F93249">
        <w:t>analyzing</w:t>
      </w:r>
      <w:r>
        <w:t xml:space="preserve"> standard reference materials (141d acetanilide, National Institute of Standards and Technology, Gaithersburg, MD, USA).</w:t>
      </w:r>
    </w:p>
    <w:p w14:paraId="75536F00" w14:textId="13A65851" w:rsidR="000A5816" w:rsidRDefault="00687E95" w:rsidP="00C60CAA">
      <w:pPr>
        <w:pStyle w:val="Yohanna"/>
      </w:pPr>
      <w:commentRangeStart w:id="12"/>
      <w:r w:rsidRPr="00687E95">
        <w:rPr>
          <w:noProof/>
        </w:rPr>
        <w:drawing>
          <wp:anchor distT="0" distB="0" distL="114300" distR="114300" simplePos="0" relativeHeight="251659264" behindDoc="0" locked="0" layoutInCell="1" allowOverlap="1" wp14:anchorId="5A61CB11" wp14:editId="59A91CD7">
            <wp:simplePos x="0" y="0"/>
            <wp:positionH relativeFrom="column">
              <wp:posOffset>1424305</wp:posOffset>
            </wp:positionH>
            <wp:positionV relativeFrom="paragraph">
              <wp:posOffset>377190</wp:posOffset>
            </wp:positionV>
            <wp:extent cx="2671445" cy="3420745"/>
            <wp:effectExtent l="0" t="0" r="0" b="8255"/>
            <wp:wrapNone/>
            <wp:docPr id="108" name="Google Shape;108;p1"/>
            <wp:cNvGraphicFramePr/>
            <a:graphic xmlns:a="http://schemas.openxmlformats.org/drawingml/2006/main">
              <a:graphicData uri="http://schemas.openxmlformats.org/drawingml/2006/picture">
                <pic:pic xmlns:pic="http://schemas.openxmlformats.org/drawingml/2006/picture">
                  <pic:nvPicPr>
                    <pic:cNvPr id="108" name="Google Shape;108;p1"/>
                    <pic:cNvPicPr preferRelativeResize="0"/>
                  </pic:nvPicPr>
                  <pic:blipFill rotWithShape="1">
                    <a:blip r:embed="rId9">
                      <a:alphaModFix/>
                    </a:blip>
                    <a:srcRect t="5790" r="3158" b="1903"/>
                    <a:stretch/>
                  </pic:blipFill>
                  <pic:spPr>
                    <a:xfrm>
                      <a:off x="0" y="0"/>
                      <a:ext cx="2671445" cy="342074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2"/>
      <w:r>
        <w:rPr>
          <w:rStyle w:val="CommentReference"/>
          <w:rFonts w:asciiTheme="minorHAnsi" w:hAnsiTheme="minorHAnsi" w:cstheme="minorBidi"/>
        </w:rPr>
        <w:commentReference w:id="12"/>
      </w:r>
      <w:r w:rsidRPr="00687E95">
        <w:rPr>
          <w:noProof/>
        </w:rPr>
        <w:drawing>
          <wp:anchor distT="0" distB="0" distL="114300" distR="114300" simplePos="0" relativeHeight="251660288" behindDoc="0" locked="0" layoutInCell="1" allowOverlap="1" wp14:anchorId="5AC695B7" wp14:editId="6C281B3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10">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732707" w14:textId="6D255D42" w:rsidR="00687E95" w:rsidRDefault="00687E95" w:rsidP="00C60CAA">
      <w:pPr>
        <w:pStyle w:val="Yohanna"/>
      </w:pPr>
    </w:p>
    <w:p w14:paraId="5AC1F1BF" w14:textId="66FF8973" w:rsidR="00687E95" w:rsidRPr="00E71154" w:rsidRDefault="00687E95" w:rsidP="00C60CAA">
      <w:pPr>
        <w:pStyle w:val="Yohanna"/>
      </w:pPr>
    </w:p>
    <w:p w14:paraId="1CD640B3" w14:textId="74F45338" w:rsidR="00DF68CB" w:rsidRPr="00D47585" w:rsidRDefault="00F93249">
      <w:pPr>
        <w:rPr>
          <w:rStyle w:val="jlqj4b"/>
          <w:lang w:val="es-CO"/>
        </w:rPr>
      </w:pPr>
      <w:proofErr w:type="spellStart"/>
      <w:r w:rsidRPr="00D47585">
        <w:rPr>
          <w:rStyle w:val="jlqj4b"/>
          <w:lang w:val="es-CO"/>
        </w:rPr>
        <w:t>Results</w:t>
      </w:r>
      <w:commentRangeStart w:id="7"/>
      <w:proofErr w:type="spellEnd"/>
      <w:r w:rsidRPr="00637187">
        <w:rPr>
          <w:noProof/>
        </w:rPr>
        <w:drawing>
          <wp:inline distT="0" distB="0" distL="0" distR="0" wp14:anchorId="21DB925E" wp14:editId="71EDE07D">
            <wp:extent cx="5943600" cy="5328285"/>
            <wp:effectExtent l="0" t="0" r="0" b="5715"/>
            <wp:docPr id="114" name="Google Shape;114;p1"/>
            <wp:cNvGraphicFramePr/>
            <a:graphic xmlns:a="http://schemas.openxmlformats.org/drawingml/2006/main">
              <a:graphicData uri="http://schemas.openxmlformats.org/drawingml/2006/picture">
                <pic:pic xmlns:pic="http://schemas.openxmlformats.org/drawingml/2006/picture">
                  <pic:nvPicPr>
                    <pic:cNvPr id="114" name="Google Shape;114;p1"/>
                    <pic:cNvPicPr preferRelativeResize="0"/>
                  </pic:nvPicPr>
                  <pic:blipFill rotWithShape="1">
                    <a:blip r:embed="rId11">
                      <a:alphaModFix/>
                    </a:blip>
                    <a:srcRect l="22" t="12459" r="6419" b="4171"/>
                    <a:stretch/>
                  </pic:blipFill>
                  <pic:spPr>
                    <a:xfrm>
                      <a:off x="0" y="0"/>
                      <a:ext cx="5943600" cy="5328285"/>
                    </a:xfrm>
                    <a:prstGeom prst="rect">
                      <a:avLst/>
                    </a:prstGeom>
                    <a:noFill/>
                    <a:ln>
                      <a:noFill/>
                    </a:ln>
                  </pic:spPr>
                </pic:pic>
              </a:graphicData>
            </a:graphic>
          </wp:inline>
        </w:drawing>
      </w:r>
      <w:commentRangeEnd w:id="7"/>
    </w:p>
    <w:p w14:paraId="5C29888C" w14:textId="406850C8" w:rsidR="00687E95" w:rsidRPr="00D47585" w:rsidRDefault="00687E95">
      <w:pPr>
        <w:rPr>
          <w:rStyle w:val="jlqj4b"/>
          <w:lang w:val="es-CO"/>
        </w:rPr>
      </w:pPr>
    </w:p>
    <w:p w14:paraId="7CEFCE09" w14:textId="16105F44" w:rsidR="00687E95" w:rsidRPr="00D47585" w:rsidRDefault="00D47585">
      <w:pPr>
        <w:rPr>
          <w:rStyle w:val="jlqj4b"/>
          <w:lang w:val="es-CO"/>
        </w:rPr>
      </w:pPr>
      <w:r w:rsidRPr="00687E95">
        <w:rPr>
          <w:noProof/>
        </w:rPr>
        <w:drawing>
          <wp:inline distT="0" distB="0" distL="0" distR="0" wp14:anchorId="0D236C6D" wp14:editId="23035855">
            <wp:extent cx="5943600" cy="5135245"/>
            <wp:effectExtent l="0" t="0" r="0" b="8255"/>
            <wp:docPr id="112" name="Google Shape;112;p1"/>
            <wp:cNvGraphicFramePr/>
            <a:graphic xmlns:a="http://schemas.openxmlformats.org/drawingml/2006/main">
              <a:graphicData uri="http://schemas.openxmlformats.org/drawingml/2006/picture">
                <pic:pic xmlns:pic="http://schemas.openxmlformats.org/drawingml/2006/picture">
                  <pic:nvPicPr>
                    <pic:cNvPr id="112" name="Google Shape;112;p1"/>
                    <pic:cNvPicPr preferRelativeResize="0"/>
                  </pic:nvPicPr>
                  <pic:blipFill rotWithShape="1">
                    <a:blip r:embed="rId12">
                      <a:alphaModFix/>
                    </a:blip>
                    <a:srcRect l="3011" t="5718" b="2584"/>
                    <a:stretch/>
                  </pic:blipFill>
                  <pic:spPr>
                    <a:xfrm>
                      <a:off x="0" y="0"/>
                      <a:ext cx="5943600" cy="5135245"/>
                    </a:xfrm>
                    <a:prstGeom prst="rect">
                      <a:avLst/>
                    </a:prstGeom>
                    <a:noFill/>
                    <a:ln>
                      <a:noFill/>
                    </a:ln>
                  </pic:spPr>
                </pic:pic>
              </a:graphicData>
            </a:graphic>
          </wp:inline>
        </w:drawing>
      </w:r>
    </w:p>
    <w:p w14:paraId="670F3983" w14:textId="1EA54C36" w:rsidR="00687E95" w:rsidRPr="00D47585" w:rsidRDefault="00D47585">
      <w:pPr>
        <w:rPr>
          <w:noProof/>
          <w:lang w:val="es-CO"/>
        </w:rPr>
      </w:pPr>
      <w:r w:rsidRPr="00D47585">
        <w:rPr>
          <w:noProof/>
          <w:lang w:val="es-CO"/>
        </w:rPr>
        <w:t>References</w:t>
      </w:r>
    </w:p>
    <w:p w14:paraId="1ED450F8" w14:textId="77777777" w:rsidR="00D47585" w:rsidRPr="00D47585" w:rsidRDefault="00D47585" w:rsidP="00D47585">
      <w:pPr>
        <w:pStyle w:val="Bibliography"/>
        <w:rPr>
          <w:rFonts w:ascii="Calibri" w:hAnsi="Calibri" w:cs="Calibri"/>
        </w:rPr>
      </w:pPr>
      <w:r>
        <w:rPr>
          <w:rStyle w:val="jlqj4b"/>
          <w:lang w:val="en"/>
        </w:rPr>
        <w:fldChar w:fldCharType="begin"/>
      </w:r>
      <w:r w:rsidRPr="00D47585">
        <w:rPr>
          <w:rStyle w:val="jlqj4b"/>
          <w:lang w:val="es-CO"/>
        </w:rPr>
        <w:instrText xml:space="preserve"> ADDIN ZOTERO_BIBL {"uncited":[],"omitted":[],"custom":[]} CSL_BIBLIOGRAPHY </w:instrText>
      </w:r>
      <w:r>
        <w:rPr>
          <w:rStyle w:val="jlqj4b"/>
          <w:lang w:val="en"/>
        </w:rPr>
        <w:fldChar w:fldCharType="separate"/>
      </w:r>
      <w:proofErr w:type="spellStart"/>
      <w:r w:rsidRPr="00D47585">
        <w:rPr>
          <w:rFonts w:ascii="Calibri" w:hAnsi="Calibri" w:cs="Calibri"/>
          <w:lang w:val="es-CO"/>
        </w:rPr>
        <w:t>Brugiére</w:t>
      </w:r>
      <w:proofErr w:type="spellEnd"/>
      <w:r w:rsidRPr="00D47585">
        <w:rPr>
          <w:rFonts w:ascii="Calibri" w:hAnsi="Calibri" w:cs="Calibri"/>
          <w:lang w:val="es-CO"/>
        </w:rPr>
        <w:t xml:space="preserve">, T., </w:t>
      </w:r>
      <w:proofErr w:type="spellStart"/>
      <w:r w:rsidRPr="00D47585">
        <w:rPr>
          <w:rFonts w:ascii="Calibri" w:hAnsi="Calibri" w:cs="Calibri"/>
          <w:lang w:val="es-CO"/>
        </w:rPr>
        <w:t>Exley</w:t>
      </w:r>
      <w:proofErr w:type="spellEnd"/>
      <w:r w:rsidRPr="00D47585">
        <w:rPr>
          <w:rFonts w:ascii="Calibri" w:hAnsi="Calibri" w:cs="Calibri"/>
          <w:lang w:val="es-CO"/>
        </w:rPr>
        <w:t xml:space="preserve">, C., 2017. </w:t>
      </w:r>
      <w:proofErr w:type="spellStart"/>
      <w:r w:rsidRPr="00D47585">
        <w:rPr>
          <w:rFonts w:ascii="Calibri" w:hAnsi="Calibri" w:cs="Calibri"/>
        </w:rPr>
        <w:t>Callose</w:t>
      </w:r>
      <w:proofErr w:type="spellEnd"/>
      <w:r w:rsidRPr="00D47585">
        <w:rPr>
          <w:rFonts w:ascii="Calibri" w:hAnsi="Calibri" w:cs="Calibri"/>
        </w:rPr>
        <w:t>-associated silica deposition in Arabidopsis. Journal of Trace Elements in Medicine and Biology 39, 86–90. https://doi.org/10.1016/j.jtemb.2016.08.005</w:t>
      </w:r>
    </w:p>
    <w:p w14:paraId="5232F01E" w14:textId="77777777" w:rsidR="00D47585" w:rsidRPr="00D47585" w:rsidRDefault="00D47585" w:rsidP="00D47585">
      <w:pPr>
        <w:pStyle w:val="Bibliography"/>
        <w:rPr>
          <w:rFonts w:ascii="Calibri" w:hAnsi="Calibri" w:cs="Calibri"/>
        </w:rPr>
      </w:pPr>
      <w:r w:rsidRPr="00D47585">
        <w:rPr>
          <w:rFonts w:ascii="Calibri" w:hAnsi="Calibri" w:cs="Calibri"/>
        </w:rPr>
        <w:t xml:space="preserve">Casey, W., </w:t>
      </w:r>
      <w:proofErr w:type="spellStart"/>
      <w:r w:rsidRPr="00D47585">
        <w:rPr>
          <w:rFonts w:ascii="Calibri" w:hAnsi="Calibri" w:cs="Calibri"/>
        </w:rPr>
        <w:t>Kinrade</w:t>
      </w:r>
      <w:proofErr w:type="spellEnd"/>
      <w:r w:rsidRPr="00D47585">
        <w:rPr>
          <w:rFonts w:ascii="Calibri" w:hAnsi="Calibri" w:cs="Calibri"/>
        </w:rPr>
        <w:t xml:space="preserve">, S., Knight, C., Rains, D., Epstein, E., 2004. Aqueous silicate complexes in wheat, </w:t>
      </w:r>
      <w:proofErr w:type="spellStart"/>
      <w:r w:rsidRPr="00D47585">
        <w:rPr>
          <w:rFonts w:ascii="Calibri" w:hAnsi="Calibri" w:cs="Calibri"/>
        </w:rPr>
        <w:t>Triticum</w:t>
      </w:r>
      <w:proofErr w:type="spellEnd"/>
      <w:r w:rsidRPr="00D47585">
        <w:rPr>
          <w:rFonts w:ascii="Calibri" w:hAnsi="Calibri" w:cs="Calibri"/>
        </w:rPr>
        <w:t xml:space="preserve"> </w:t>
      </w:r>
      <w:proofErr w:type="spellStart"/>
      <w:r w:rsidRPr="00D47585">
        <w:rPr>
          <w:rFonts w:ascii="Calibri" w:hAnsi="Calibri" w:cs="Calibri"/>
        </w:rPr>
        <w:t>aestivum</w:t>
      </w:r>
      <w:proofErr w:type="spellEnd"/>
      <w:r w:rsidRPr="00D47585">
        <w:rPr>
          <w:rFonts w:ascii="Calibri" w:hAnsi="Calibri" w:cs="Calibri"/>
        </w:rPr>
        <w:t xml:space="preserve"> L. Plant, Cell &amp; Environment 27, 51–54.</w:t>
      </w:r>
    </w:p>
    <w:p w14:paraId="07328751" w14:textId="77777777" w:rsidR="00D47585" w:rsidRPr="00D47585" w:rsidRDefault="00D47585" w:rsidP="00D47585">
      <w:pPr>
        <w:pStyle w:val="Bibliography"/>
        <w:rPr>
          <w:rFonts w:ascii="Calibri" w:hAnsi="Calibri" w:cs="Calibri"/>
          <w:lang w:val="es-CO"/>
        </w:rPr>
      </w:pPr>
      <w:r w:rsidRPr="00D47585">
        <w:rPr>
          <w:rFonts w:ascii="Calibri" w:hAnsi="Calibri" w:cs="Calibri"/>
        </w:rPr>
        <w:t xml:space="preserve">Epstein, E., 1994. The anomaly of silicon in plant biology. </w:t>
      </w:r>
      <w:proofErr w:type="spellStart"/>
      <w:r w:rsidRPr="00D47585">
        <w:rPr>
          <w:rFonts w:ascii="Calibri" w:hAnsi="Calibri" w:cs="Calibri"/>
          <w:lang w:val="es-CO"/>
        </w:rPr>
        <w:t>Proc</w:t>
      </w:r>
      <w:proofErr w:type="spellEnd"/>
      <w:r w:rsidRPr="00D47585">
        <w:rPr>
          <w:rFonts w:ascii="Calibri" w:hAnsi="Calibri" w:cs="Calibri"/>
          <w:lang w:val="es-CO"/>
        </w:rPr>
        <w:t xml:space="preserve"> </w:t>
      </w:r>
      <w:proofErr w:type="spellStart"/>
      <w:r w:rsidRPr="00D47585">
        <w:rPr>
          <w:rFonts w:ascii="Calibri" w:hAnsi="Calibri" w:cs="Calibri"/>
          <w:lang w:val="es-CO"/>
        </w:rPr>
        <w:t>Natl</w:t>
      </w:r>
      <w:proofErr w:type="spellEnd"/>
      <w:r w:rsidRPr="00D47585">
        <w:rPr>
          <w:rFonts w:ascii="Calibri" w:hAnsi="Calibri" w:cs="Calibri"/>
          <w:lang w:val="es-CO"/>
        </w:rPr>
        <w:t xml:space="preserve"> </w:t>
      </w:r>
      <w:proofErr w:type="spellStart"/>
      <w:r w:rsidRPr="00D47585">
        <w:rPr>
          <w:rFonts w:ascii="Calibri" w:hAnsi="Calibri" w:cs="Calibri"/>
          <w:lang w:val="es-CO"/>
        </w:rPr>
        <w:t>Acad</w:t>
      </w:r>
      <w:proofErr w:type="spellEnd"/>
      <w:r w:rsidRPr="00D47585">
        <w:rPr>
          <w:rFonts w:ascii="Calibri" w:hAnsi="Calibri" w:cs="Calibri"/>
          <w:lang w:val="es-CO"/>
        </w:rPr>
        <w:t xml:space="preserve"> </w:t>
      </w:r>
      <w:proofErr w:type="spellStart"/>
      <w:r w:rsidRPr="00D47585">
        <w:rPr>
          <w:rFonts w:ascii="Calibri" w:hAnsi="Calibri" w:cs="Calibri"/>
          <w:lang w:val="es-CO"/>
        </w:rPr>
        <w:t>Sci</w:t>
      </w:r>
      <w:proofErr w:type="spellEnd"/>
      <w:r w:rsidRPr="00D47585">
        <w:rPr>
          <w:rFonts w:ascii="Calibri" w:hAnsi="Calibri" w:cs="Calibri"/>
          <w:lang w:val="es-CO"/>
        </w:rPr>
        <w:t xml:space="preserve"> USA 91. https://doi.org/10.1073/pnas.91.1.11</w:t>
      </w:r>
    </w:p>
    <w:p w14:paraId="387DEECA" w14:textId="77777777" w:rsidR="00D47585" w:rsidRPr="00D47585" w:rsidRDefault="00D47585" w:rsidP="00D47585">
      <w:pPr>
        <w:pStyle w:val="Bibliography"/>
        <w:rPr>
          <w:rFonts w:ascii="Calibri" w:hAnsi="Calibri" w:cs="Calibri"/>
        </w:rPr>
      </w:pPr>
      <w:proofErr w:type="spellStart"/>
      <w:r w:rsidRPr="00D47585">
        <w:rPr>
          <w:rFonts w:ascii="Calibri" w:hAnsi="Calibri" w:cs="Calibri"/>
          <w:lang w:val="es-CO"/>
        </w:rPr>
        <w:t>Fang</w:t>
      </w:r>
      <w:proofErr w:type="spellEnd"/>
      <w:r w:rsidRPr="00D47585">
        <w:rPr>
          <w:rFonts w:ascii="Calibri" w:hAnsi="Calibri" w:cs="Calibri"/>
          <w:lang w:val="es-CO"/>
        </w:rPr>
        <w:t xml:space="preserve">, J.-Y., </w:t>
      </w:r>
      <w:proofErr w:type="spellStart"/>
      <w:r w:rsidRPr="00D47585">
        <w:rPr>
          <w:rFonts w:ascii="Calibri" w:hAnsi="Calibri" w:cs="Calibri"/>
          <w:lang w:val="es-CO"/>
        </w:rPr>
        <w:t>Ma</w:t>
      </w:r>
      <w:proofErr w:type="spellEnd"/>
      <w:r w:rsidRPr="00D47585">
        <w:rPr>
          <w:rFonts w:ascii="Calibri" w:hAnsi="Calibri" w:cs="Calibri"/>
          <w:lang w:val="es-CO"/>
        </w:rPr>
        <w:t xml:space="preserve">, X.-L., 2006. </w:t>
      </w:r>
      <w:r w:rsidRPr="00D47585">
        <w:rPr>
          <w:rFonts w:ascii="Calibri" w:hAnsi="Calibri" w:cs="Calibri"/>
        </w:rPr>
        <w:t>In vitro simulation studies of silica deposition induced by lignin from rice. Journal of Zhejiang University. Science. B 7, 267–271. https://doi.org/10.1631/jzus.2006.B0267</w:t>
      </w:r>
    </w:p>
    <w:p w14:paraId="523E9658" w14:textId="77777777" w:rsidR="00D47585" w:rsidRPr="00D47585" w:rsidRDefault="00D47585" w:rsidP="00D47585">
      <w:pPr>
        <w:pStyle w:val="Bibliography"/>
        <w:rPr>
          <w:rFonts w:ascii="Calibri" w:hAnsi="Calibri" w:cs="Calibri"/>
        </w:rPr>
      </w:pPr>
      <w:proofErr w:type="spellStart"/>
      <w:r w:rsidRPr="00D47585">
        <w:rPr>
          <w:rFonts w:ascii="Calibri" w:hAnsi="Calibri" w:cs="Calibri"/>
        </w:rPr>
        <w:t>Głazowska</w:t>
      </w:r>
      <w:proofErr w:type="spellEnd"/>
      <w:r w:rsidRPr="00D47585">
        <w:rPr>
          <w:rFonts w:ascii="Calibri" w:hAnsi="Calibri" w:cs="Calibri"/>
        </w:rPr>
        <w:t xml:space="preserve">, S., </w:t>
      </w:r>
      <w:proofErr w:type="spellStart"/>
      <w:r w:rsidRPr="00D47585">
        <w:rPr>
          <w:rFonts w:ascii="Calibri" w:hAnsi="Calibri" w:cs="Calibri"/>
        </w:rPr>
        <w:t>Murozuka</w:t>
      </w:r>
      <w:proofErr w:type="spellEnd"/>
      <w:r w:rsidRPr="00D47585">
        <w:rPr>
          <w:rFonts w:ascii="Calibri" w:hAnsi="Calibri" w:cs="Calibri"/>
        </w:rPr>
        <w:t xml:space="preserve">, E., </w:t>
      </w:r>
      <w:proofErr w:type="spellStart"/>
      <w:r w:rsidRPr="00D47585">
        <w:rPr>
          <w:rFonts w:ascii="Calibri" w:hAnsi="Calibri" w:cs="Calibri"/>
        </w:rPr>
        <w:t>Persson</w:t>
      </w:r>
      <w:proofErr w:type="spellEnd"/>
      <w:r w:rsidRPr="00D47585">
        <w:rPr>
          <w:rFonts w:ascii="Calibri" w:hAnsi="Calibri" w:cs="Calibri"/>
        </w:rPr>
        <w:t xml:space="preserve">, D.P., Castro, P.H., </w:t>
      </w:r>
      <w:proofErr w:type="spellStart"/>
      <w:r w:rsidRPr="00D47585">
        <w:rPr>
          <w:rFonts w:ascii="Calibri" w:hAnsi="Calibri" w:cs="Calibri"/>
        </w:rPr>
        <w:t>Schjoerring</w:t>
      </w:r>
      <w:proofErr w:type="spellEnd"/>
      <w:r w:rsidRPr="00D47585">
        <w:rPr>
          <w:rFonts w:ascii="Calibri" w:hAnsi="Calibri" w:cs="Calibri"/>
        </w:rPr>
        <w:t xml:space="preserve">, J.K., 2018. Silicon affects seed development and leaf </w:t>
      </w:r>
      <w:proofErr w:type="spellStart"/>
      <w:r w:rsidRPr="00D47585">
        <w:rPr>
          <w:rFonts w:ascii="Calibri" w:hAnsi="Calibri" w:cs="Calibri"/>
        </w:rPr>
        <w:t>macrohair</w:t>
      </w:r>
      <w:proofErr w:type="spellEnd"/>
      <w:r w:rsidRPr="00D47585">
        <w:rPr>
          <w:rFonts w:ascii="Calibri" w:hAnsi="Calibri" w:cs="Calibri"/>
        </w:rPr>
        <w:t xml:space="preserve"> formation in </w:t>
      </w:r>
      <w:proofErr w:type="spellStart"/>
      <w:r w:rsidRPr="00D47585">
        <w:rPr>
          <w:rFonts w:ascii="Calibri" w:hAnsi="Calibri" w:cs="Calibri"/>
        </w:rPr>
        <w:t>Brachypodium</w:t>
      </w:r>
      <w:proofErr w:type="spellEnd"/>
      <w:r w:rsidRPr="00D47585">
        <w:rPr>
          <w:rFonts w:ascii="Calibri" w:hAnsi="Calibri" w:cs="Calibri"/>
        </w:rPr>
        <w:t xml:space="preserve"> </w:t>
      </w:r>
      <w:proofErr w:type="spellStart"/>
      <w:r w:rsidRPr="00D47585">
        <w:rPr>
          <w:rFonts w:ascii="Calibri" w:hAnsi="Calibri" w:cs="Calibri"/>
        </w:rPr>
        <w:t>distachyon</w:t>
      </w:r>
      <w:proofErr w:type="spellEnd"/>
      <w:r w:rsidRPr="00D47585">
        <w:rPr>
          <w:rFonts w:ascii="Calibri" w:hAnsi="Calibri" w:cs="Calibri"/>
        </w:rPr>
        <w:t xml:space="preserve">. </w:t>
      </w:r>
      <w:proofErr w:type="spellStart"/>
      <w:r w:rsidRPr="00D47585">
        <w:rPr>
          <w:rFonts w:ascii="Calibri" w:hAnsi="Calibri" w:cs="Calibri"/>
        </w:rPr>
        <w:t>Physiologia</w:t>
      </w:r>
      <w:proofErr w:type="spellEnd"/>
      <w:r w:rsidRPr="00D47585">
        <w:rPr>
          <w:rFonts w:ascii="Calibri" w:hAnsi="Calibri" w:cs="Calibri"/>
        </w:rPr>
        <w:t xml:space="preserve"> </w:t>
      </w:r>
      <w:proofErr w:type="spellStart"/>
      <w:r w:rsidRPr="00D47585">
        <w:rPr>
          <w:rFonts w:ascii="Calibri" w:hAnsi="Calibri" w:cs="Calibri"/>
        </w:rPr>
        <w:t>Plantarum</w:t>
      </w:r>
      <w:proofErr w:type="spellEnd"/>
      <w:r w:rsidRPr="00D47585">
        <w:rPr>
          <w:rFonts w:ascii="Calibri" w:hAnsi="Calibri" w:cs="Calibri"/>
        </w:rPr>
        <w:t xml:space="preserve"> 163, 231–246. https://doi.org/10.1111/ppl.12675</w:t>
      </w:r>
    </w:p>
    <w:p w14:paraId="461A9B70" w14:textId="77777777" w:rsidR="00D47585" w:rsidRPr="00D47585" w:rsidRDefault="00D47585" w:rsidP="00D47585">
      <w:pPr>
        <w:pStyle w:val="Bibliography"/>
        <w:rPr>
          <w:rFonts w:ascii="Calibri" w:hAnsi="Calibri" w:cs="Calibri"/>
        </w:rPr>
      </w:pPr>
      <w:r w:rsidRPr="00D47585">
        <w:rPr>
          <w:rFonts w:ascii="Calibri" w:hAnsi="Calibri" w:cs="Calibri"/>
        </w:rPr>
        <w:t xml:space="preserve">Kumar, S., </w:t>
      </w:r>
      <w:proofErr w:type="spellStart"/>
      <w:r w:rsidRPr="00D47585">
        <w:rPr>
          <w:rFonts w:ascii="Calibri" w:hAnsi="Calibri" w:cs="Calibri"/>
        </w:rPr>
        <w:t>Soukup</w:t>
      </w:r>
      <w:proofErr w:type="spellEnd"/>
      <w:r w:rsidRPr="00D47585">
        <w:rPr>
          <w:rFonts w:ascii="Calibri" w:hAnsi="Calibri" w:cs="Calibri"/>
        </w:rPr>
        <w:t xml:space="preserve">, M., </w:t>
      </w:r>
      <w:proofErr w:type="spellStart"/>
      <w:r w:rsidRPr="00D47585">
        <w:rPr>
          <w:rFonts w:ascii="Calibri" w:hAnsi="Calibri" w:cs="Calibri"/>
        </w:rPr>
        <w:t>Elbaum</w:t>
      </w:r>
      <w:proofErr w:type="spellEnd"/>
      <w:r w:rsidRPr="00D47585">
        <w:rPr>
          <w:rFonts w:ascii="Calibri" w:hAnsi="Calibri" w:cs="Calibri"/>
        </w:rPr>
        <w:t xml:space="preserve">, R., 2017. </w:t>
      </w:r>
      <w:proofErr w:type="spellStart"/>
      <w:r w:rsidRPr="00D47585">
        <w:rPr>
          <w:rFonts w:ascii="Calibri" w:hAnsi="Calibri" w:cs="Calibri"/>
        </w:rPr>
        <w:t>Silicification</w:t>
      </w:r>
      <w:proofErr w:type="spellEnd"/>
      <w:r w:rsidRPr="00D47585">
        <w:rPr>
          <w:rFonts w:ascii="Calibri" w:hAnsi="Calibri" w:cs="Calibri"/>
        </w:rPr>
        <w:t xml:space="preserve"> in Grasses: Variation between Different Cell Types. Frontiers in Plant Science 8, 438. https://doi.org/10.3389/fpls.2017.00438</w:t>
      </w:r>
    </w:p>
    <w:p w14:paraId="05C9FFFE" w14:textId="77777777" w:rsidR="00D47585" w:rsidRPr="00D47585" w:rsidRDefault="00D47585" w:rsidP="00D47585">
      <w:pPr>
        <w:pStyle w:val="Bibliography"/>
        <w:rPr>
          <w:rFonts w:ascii="Calibri" w:hAnsi="Calibri" w:cs="Calibri"/>
        </w:rPr>
      </w:pPr>
      <w:r w:rsidRPr="00D47585">
        <w:rPr>
          <w:rFonts w:ascii="Calibri" w:hAnsi="Calibri" w:cs="Calibri"/>
        </w:rPr>
        <w:t xml:space="preserve">Law, C., Exley, C., 2011. New insight into silica deposition in horsetail (Equisetum </w:t>
      </w:r>
      <w:proofErr w:type="spellStart"/>
      <w:r w:rsidRPr="00D47585">
        <w:rPr>
          <w:rFonts w:ascii="Calibri" w:hAnsi="Calibri" w:cs="Calibri"/>
        </w:rPr>
        <w:t>arvense</w:t>
      </w:r>
      <w:proofErr w:type="spellEnd"/>
      <w:r w:rsidRPr="00D47585">
        <w:rPr>
          <w:rFonts w:ascii="Calibri" w:hAnsi="Calibri" w:cs="Calibri"/>
        </w:rPr>
        <w:t>). BMC Plant Biology 11, 1–9. https://doi.org/10.1186/1471-2229-11-112</w:t>
      </w:r>
    </w:p>
    <w:p w14:paraId="316E60C2" w14:textId="77777777" w:rsidR="00D47585" w:rsidRPr="00D47585" w:rsidRDefault="00D47585" w:rsidP="00D47585">
      <w:pPr>
        <w:pStyle w:val="Bibliography"/>
        <w:rPr>
          <w:rFonts w:ascii="Calibri" w:hAnsi="Calibri" w:cs="Calibri"/>
        </w:rPr>
      </w:pPr>
      <w:r w:rsidRPr="00D47585">
        <w:rPr>
          <w:rFonts w:ascii="Calibri" w:hAnsi="Calibri" w:cs="Calibri"/>
        </w:rPr>
        <w:t>Mansfield, S.D., Kim, H., Lu, F., Ralph, J., 2012. Whole plant cell wall characterization using solution-state 2D NMR. Nat. Protocols 7, 1579–1589. https://doi.org/10.1038/nprot.2012.064</w:t>
      </w:r>
    </w:p>
    <w:p w14:paraId="7282AFC4" w14:textId="77777777" w:rsidR="00D47585" w:rsidRPr="00D47585" w:rsidRDefault="00D47585" w:rsidP="00D47585">
      <w:pPr>
        <w:pStyle w:val="Bibliography"/>
        <w:rPr>
          <w:rFonts w:ascii="Calibri" w:hAnsi="Calibri" w:cs="Calibri"/>
        </w:rPr>
      </w:pPr>
      <w:r w:rsidRPr="00D47585">
        <w:rPr>
          <w:rFonts w:ascii="Calibri" w:hAnsi="Calibri" w:cs="Calibri"/>
        </w:rPr>
        <w:t>Rafi, M.M., Epstein, E., 1999. Silicon absorption by wheat (</w:t>
      </w:r>
      <w:proofErr w:type="spellStart"/>
      <w:r w:rsidRPr="00D47585">
        <w:rPr>
          <w:rFonts w:ascii="Calibri" w:hAnsi="Calibri" w:cs="Calibri"/>
        </w:rPr>
        <w:t>Triticum</w:t>
      </w:r>
      <w:proofErr w:type="spellEnd"/>
      <w:r w:rsidRPr="00D47585">
        <w:rPr>
          <w:rFonts w:ascii="Calibri" w:hAnsi="Calibri" w:cs="Calibri"/>
        </w:rPr>
        <w:t xml:space="preserve"> </w:t>
      </w:r>
      <w:proofErr w:type="spellStart"/>
      <w:r w:rsidRPr="00D47585">
        <w:rPr>
          <w:rFonts w:ascii="Calibri" w:hAnsi="Calibri" w:cs="Calibri"/>
        </w:rPr>
        <w:t>aestivum</w:t>
      </w:r>
      <w:proofErr w:type="spellEnd"/>
      <w:r w:rsidRPr="00D47585">
        <w:rPr>
          <w:rFonts w:ascii="Calibri" w:hAnsi="Calibri" w:cs="Calibri"/>
        </w:rPr>
        <w:t xml:space="preserve"> L.). Plant and Soil 211, 223–230.</w:t>
      </w:r>
    </w:p>
    <w:p w14:paraId="1A9DE260" w14:textId="77777777" w:rsidR="00D47585" w:rsidRPr="00D47585" w:rsidRDefault="00D47585" w:rsidP="00D47585">
      <w:pPr>
        <w:pStyle w:val="Bibliography"/>
        <w:rPr>
          <w:rFonts w:ascii="Calibri" w:hAnsi="Calibri" w:cs="Calibri"/>
        </w:rPr>
      </w:pPr>
      <w:proofErr w:type="spellStart"/>
      <w:r w:rsidRPr="00D47585">
        <w:rPr>
          <w:rFonts w:ascii="Calibri" w:hAnsi="Calibri" w:cs="Calibri"/>
        </w:rPr>
        <w:t>Sluiter</w:t>
      </w:r>
      <w:proofErr w:type="spellEnd"/>
      <w:r w:rsidRPr="00D47585">
        <w:rPr>
          <w:rFonts w:ascii="Calibri" w:hAnsi="Calibri" w:cs="Calibri"/>
        </w:rPr>
        <w:t xml:space="preserve">, A., </w:t>
      </w:r>
      <w:proofErr w:type="spellStart"/>
      <w:r w:rsidRPr="00D47585">
        <w:rPr>
          <w:rFonts w:ascii="Calibri" w:hAnsi="Calibri" w:cs="Calibri"/>
        </w:rPr>
        <w:t>Hames</w:t>
      </w:r>
      <w:proofErr w:type="spellEnd"/>
      <w:r w:rsidRPr="00D47585">
        <w:rPr>
          <w:rFonts w:ascii="Calibri" w:hAnsi="Calibri" w:cs="Calibri"/>
        </w:rPr>
        <w:t xml:space="preserve">, B., Ruiz, R., </w:t>
      </w:r>
      <w:proofErr w:type="spellStart"/>
      <w:r w:rsidRPr="00D47585">
        <w:rPr>
          <w:rFonts w:ascii="Calibri" w:hAnsi="Calibri" w:cs="Calibri"/>
        </w:rPr>
        <w:t>Scarlata</w:t>
      </w:r>
      <w:proofErr w:type="spellEnd"/>
      <w:r w:rsidRPr="00D47585">
        <w:rPr>
          <w:rFonts w:ascii="Calibri" w:hAnsi="Calibri" w:cs="Calibri"/>
        </w:rPr>
        <w:t xml:space="preserve">, C., </w:t>
      </w:r>
      <w:proofErr w:type="spellStart"/>
      <w:r w:rsidRPr="00D47585">
        <w:rPr>
          <w:rFonts w:ascii="Calibri" w:hAnsi="Calibri" w:cs="Calibri"/>
        </w:rPr>
        <w:t>Sluiter</w:t>
      </w:r>
      <w:proofErr w:type="spellEnd"/>
      <w:r w:rsidRPr="00D47585">
        <w:rPr>
          <w:rFonts w:ascii="Calibri" w:hAnsi="Calibri" w:cs="Calibri"/>
        </w:rPr>
        <w:t>, J., Templeton, D., Crocker, D., 2008. Determination of structural carbohydrates and lignin in biomass. Laboratory analytical procedure 1617, 1–16.</w:t>
      </w:r>
    </w:p>
    <w:p w14:paraId="36022D34" w14:textId="77777777" w:rsidR="00D47585" w:rsidRPr="00D47585" w:rsidRDefault="00D47585" w:rsidP="00D47585">
      <w:pPr>
        <w:pStyle w:val="Bibliography"/>
        <w:rPr>
          <w:rFonts w:ascii="Calibri" w:hAnsi="Calibri" w:cs="Calibri"/>
        </w:rPr>
      </w:pPr>
      <w:proofErr w:type="spellStart"/>
      <w:r w:rsidRPr="00D47585">
        <w:rPr>
          <w:rFonts w:ascii="Calibri" w:hAnsi="Calibri" w:cs="Calibri"/>
        </w:rPr>
        <w:t>Swedlund</w:t>
      </w:r>
      <w:proofErr w:type="spellEnd"/>
      <w:r w:rsidRPr="00D47585">
        <w:rPr>
          <w:rFonts w:ascii="Calibri" w:hAnsi="Calibri" w:cs="Calibri"/>
        </w:rPr>
        <w:t xml:space="preserve">, P.J., </w:t>
      </w:r>
      <w:proofErr w:type="spellStart"/>
      <w:r w:rsidRPr="00D47585">
        <w:rPr>
          <w:rFonts w:ascii="Calibri" w:hAnsi="Calibri" w:cs="Calibri"/>
        </w:rPr>
        <w:t>Miskelly</w:t>
      </w:r>
      <w:proofErr w:type="spellEnd"/>
      <w:r w:rsidRPr="00D47585">
        <w:rPr>
          <w:rFonts w:ascii="Calibri" w:hAnsi="Calibri" w:cs="Calibri"/>
        </w:rPr>
        <w:t xml:space="preserve">, G.M., </w:t>
      </w:r>
      <w:proofErr w:type="spellStart"/>
      <w:r w:rsidRPr="00D47585">
        <w:rPr>
          <w:rFonts w:ascii="Calibri" w:hAnsi="Calibri" w:cs="Calibri"/>
        </w:rPr>
        <w:t>McQuillan</w:t>
      </w:r>
      <w:proofErr w:type="spellEnd"/>
      <w:r w:rsidRPr="00D47585">
        <w:rPr>
          <w:rFonts w:ascii="Calibri" w:hAnsi="Calibri" w:cs="Calibri"/>
        </w:rPr>
        <w:t xml:space="preserve">, A.J., 2009. An attenuated total reflectance IR study of silicic acid adsorbed onto a ferric </w:t>
      </w:r>
      <w:proofErr w:type="spellStart"/>
      <w:r w:rsidRPr="00D47585">
        <w:rPr>
          <w:rFonts w:ascii="Calibri" w:hAnsi="Calibri" w:cs="Calibri"/>
        </w:rPr>
        <w:t>oxyhydroxide</w:t>
      </w:r>
      <w:proofErr w:type="spellEnd"/>
      <w:r w:rsidRPr="00D47585">
        <w:rPr>
          <w:rFonts w:ascii="Calibri" w:hAnsi="Calibri" w:cs="Calibri"/>
        </w:rPr>
        <w:t xml:space="preserve"> surface. </w:t>
      </w:r>
      <w:proofErr w:type="spellStart"/>
      <w:r w:rsidRPr="00D47585">
        <w:rPr>
          <w:rFonts w:ascii="Calibri" w:hAnsi="Calibri" w:cs="Calibri"/>
        </w:rPr>
        <w:t>Geochimica</w:t>
      </w:r>
      <w:proofErr w:type="spellEnd"/>
      <w:r w:rsidRPr="00D47585">
        <w:rPr>
          <w:rFonts w:ascii="Calibri" w:hAnsi="Calibri" w:cs="Calibri"/>
        </w:rPr>
        <w:t xml:space="preserve"> </w:t>
      </w:r>
      <w:proofErr w:type="gramStart"/>
      <w:r w:rsidRPr="00D47585">
        <w:rPr>
          <w:rFonts w:ascii="Calibri" w:hAnsi="Calibri" w:cs="Calibri"/>
        </w:rPr>
        <w:t>et</w:t>
      </w:r>
      <w:proofErr w:type="gramEnd"/>
      <w:r w:rsidRPr="00D47585">
        <w:rPr>
          <w:rFonts w:ascii="Calibri" w:hAnsi="Calibri" w:cs="Calibri"/>
        </w:rPr>
        <w:t xml:space="preserve"> </w:t>
      </w:r>
      <w:proofErr w:type="spellStart"/>
      <w:r w:rsidRPr="00D47585">
        <w:rPr>
          <w:rFonts w:ascii="Calibri" w:hAnsi="Calibri" w:cs="Calibri"/>
        </w:rPr>
        <w:t>Cosmochimica</w:t>
      </w:r>
      <w:proofErr w:type="spellEnd"/>
      <w:r w:rsidRPr="00D47585">
        <w:rPr>
          <w:rFonts w:ascii="Calibri" w:hAnsi="Calibri" w:cs="Calibri"/>
        </w:rPr>
        <w:t xml:space="preserve"> </w:t>
      </w:r>
      <w:proofErr w:type="spellStart"/>
      <w:r w:rsidRPr="00D47585">
        <w:rPr>
          <w:rFonts w:ascii="Calibri" w:hAnsi="Calibri" w:cs="Calibri"/>
        </w:rPr>
        <w:t>Acta</w:t>
      </w:r>
      <w:proofErr w:type="spellEnd"/>
      <w:r w:rsidRPr="00D47585">
        <w:rPr>
          <w:rFonts w:ascii="Calibri" w:hAnsi="Calibri" w:cs="Calibri"/>
        </w:rPr>
        <w:t xml:space="preserve"> 73, 4199–4214. https://doi.org/10.1016/j.gca.2009.04.007</w:t>
      </w:r>
    </w:p>
    <w:p w14:paraId="0C8D03CD" w14:textId="77777777" w:rsidR="00D47585" w:rsidRPr="00D47585" w:rsidRDefault="00D47585" w:rsidP="00D47585">
      <w:pPr>
        <w:pStyle w:val="Bibliography"/>
        <w:rPr>
          <w:rFonts w:ascii="Calibri" w:hAnsi="Calibri" w:cs="Calibri"/>
        </w:rPr>
      </w:pPr>
      <w:proofErr w:type="spellStart"/>
      <w:r w:rsidRPr="00D47585">
        <w:rPr>
          <w:rFonts w:ascii="Calibri" w:hAnsi="Calibri" w:cs="Calibri"/>
        </w:rPr>
        <w:t>Trembath</w:t>
      </w:r>
      <w:proofErr w:type="spellEnd"/>
      <w:r w:rsidRPr="00D47585">
        <w:rPr>
          <w:rFonts w:ascii="Calibri" w:hAnsi="Calibri" w:cs="Calibri"/>
        </w:rPr>
        <w:t xml:space="preserve">-Reichert, E., Wilson, J.P., </w:t>
      </w:r>
      <w:proofErr w:type="spellStart"/>
      <w:r w:rsidRPr="00D47585">
        <w:rPr>
          <w:rFonts w:ascii="Calibri" w:hAnsi="Calibri" w:cs="Calibri"/>
        </w:rPr>
        <w:t>McGlynn</w:t>
      </w:r>
      <w:proofErr w:type="spellEnd"/>
      <w:r w:rsidRPr="00D47585">
        <w:rPr>
          <w:rFonts w:ascii="Calibri" w:hAnsi="Calibri" w:cs="Calibri"/>
        </w:rPr>
        <w:t xml:space="preserve">, S.E., Fischer, W.W., 2015. Four hundred million years of silica </w:t>
      </w:r>
      <w:proofErr w:type="spellStart"/>
      <w:r w:rsidRPr="00D47585">
        <w:rPr>
          <w:rFonts w:ascii="Calibri" w:hAnsi="Calibri" w:cs="Calibri"/>
        </w:rPr>
        <w:t>biomineralization</w:t>
      </w:r>
      <w:proofErr w:type="spellEnd"/>
      <w:r w:rsidRPr="00D47585">
        <w:rPr>
          <w:rFonts w:ascii="Calibri" w:hAnsi="Calibri" w:cs="Calibri"/>
        </w:rPr>
        <w:t xml:space="preserve"> in land plants. Proceedings of the National Academy of Sciences 112, 5449–5454.</w:t>
      </w:r>
    </w:p>
    <w:p w14:paraId="18D79622" w14:textId="77777777" w:rsidR="00D47585" w:rsidRPr="00D47585" w:rsidRDefault="00D47585" w:rsidP="00D47585">
      <w:pPr>
        <w:pStyle w:val="Bibliography"/>
        <w:rPr>
          <w:rFonts w:ascii="Calibri" w:hAnsi="Calibri" w:cs="Calibri"/>
        </w:rPr>
      </w:pPr>
      <w:r w:rsidRPr="00D47585">
        <w:rPr>
          <w:rFonts w:ascii="Calibri" w:hAnsi="Calibri" w:cs="Calibri"/>
        </w:rPr>
        <w:t xml:space="preserve">Yamanaka, S., Sato, K., Ito, F., </w:t>
      </w:r>
      <w:proofErr w:type="spellStart"/>
      <w:r w:rsidRPr="00D47585">
        <w:rPr>
          <w:rFonts w:ascii="Calibri" w:hAnsi="Calibri" w:cs="Calibri"/>
        </w:rPr>
        <w:t>Komatsubara</w:t>
      </w:r>
      <w:proofErr w:type="spellEnd"/>
      <w:r w:rsidRPr="00D47585">
        <w:rPr>
          <w:rFonts w:ascii="Calibri" w:hAnsi="Calibri" w:cs="Calibri"/>
        </w:rPr>
        <w:t xml:space="preserve">, S., </w:t>
      </w:r>
      <w:proofErr w:type="spellStart"/>
      <w:r w:rsidRPr="00D47585">
        <w:rPr>
          <w:rFonts w:ascii="Calibri" w:hAnsi="Calibri" w:cs="Calibri"/>
        </w:rPr>
        <w:t>Ohata</w:t>
      </w:r>
      <w:proofErr w:type="spellEnd"/>
      <w:r w:rsidRPr="00D47585">
        <w:rPr>
          <w:rFonts w:ascii="Calibri" w:hAnsi="Calibri" w:cs="Calibri"/>
        </w:rPr>
        <w:t xml:space="preserve">, H., Yoshino, K., 2012. Roles of silica and lignin in horsetail (Equisetum </w:t>
      </w:r>
      <w:proofErr w:type="spellStart"/>
      <w:r w:rsidRPr="00D47585">
        <w:rPr>
          <w:rFonts w:ascii="Calibri" w:hAnsi="Calibri" w:cs="Calibri"/>
        </w:rPr>
        <w:t>hyemale</w:t>
      </w:r>
      <w:proofErr w:type="spellEnd"/>
      <w:r w:rsidRPr="00D47585">
        <w:rPr>
          <w:rFonts w:ascii="Calibri" w:hAnsi="Calibri" w:cs="Calibri"/>
        </w:rPr>
        <w:t>), with special reference to mechanical properties. Journal of Applied Physics 111, 044703.</w:t>
      </w:r>
    </w:p>
    <w:p w14:paraId="21A754D8" w14:textId="77777777" w:rsidR="00D47585" w:rsidRPr="00D47585" w:rsidRDefault="00D47585" w:rsidP="00D47585">
      <w:pPr>
        <w:pStyle w:val="Bibliography"/>
        <w:rPr>
          <w:rFonts w:ascii="Calibri" w:hAnsi="Calibri" w:cs="Calibri"/>
        </w:rPr>
      </w:pPr>
      <w:r w:rsidRPr="00D47585">
        <w:rPr>
          <w:rFonts w:ascii="Calibri" w:hAnsi="Calibri" w:cs="Calibri"/>
        </w:rPr>
        <w:t xml:space="preserve">Zhang, C., Wang, L., Zhang, W., Zhang, F., 2013. Do lignification and </w:t>
      </w:r>
      <w:proofErr w:type="spellStart"/>
      <w:r w:rsidRPr="00D47585">
        <w:rPr>
          <w:rFonts w:ascii="Calibri" w:hAnsi="Calibri" w:cs="Calibri"/>
        </w:rPr>
        <w:t>silicification</w:t>
      </w:r>
      <w:proofErr w:type="spellEnd"/>
      <w:r w:rsidRPr="00D47585">
        <w:rPr>
          <w:rFonts w:ascii="Calibri" w:hAnsi="Calibri" w:cs="Calibri"/>
        </w:rPr>
        <w:t xml:space="preserve"> of the cell wall precede silicon deposition in the silica cell of the rice (</w:t>
      </w:r>
      <w:proofErr w:type="spellStart"/>
      <w:r w:rsidRPr="00D47585">
        <w:rPr>
          <w:rFonts w:ascii="Calibri" w:hAnsi="Calibri" w:cs="Calibri"/>
        </w:rPr>
        <w:t>Oryza</w:t>
      </w:r>
      <w:proofErr w:type="spellEnd"/>
      <w:r w:rsidRPr="00D47585">
        <w:rPr>
          <w:rFonts w:ascii="Calibri" w:hAnsi="Calibri" w:cs="Calibri"/>
        </w:rPr>
        <w:t xml:space="preserve"> sativa L.) leaf epidermis? Plant and soil 372, 137–149.</w:t>
      </w:r>
    </w:p>
    <w:p w14:paraId="2B6EA8AE" w14:textId="77777777" w:rsidR="00D47585" w:rsidRPr="00D47585" w:rsidRDefault="00D47585" w:rsidP="00D47585">
      <w:pPr>
        <w:pStyle w:val="Bibliography"/>
        <w:rPr>
          <w:rFonts w:ascii="Calibri" w:hAnsi="Calibri" w:cs="Calibri"/>
        </w:rPr>
      </w:pPr>
      <w:r w:rsidRPr="00D47585">
        <w:rPr>
          <w:rFonts w:ascii="Calibri" w:hAnsi="Calibri" w:cs="Calibri"/>
        </w:rPr>
        <w:t xml:space="preserve">Zhang, J., Zou, W., Li, Y., Feng, Y., Zhang, H., Wu, Z., </w:t>
      </w:r>
      <w:proofErr w:type="spellStart"/>
      <w:r w:rsidRPr="00D47585">
        <w:rPr>
          <w:rFonts w:ascii="Calibri" w:hAnsi="Calibri" w:cs="Calibri"/>
        </w:rPr>
        <w:t>Tu</w:t>
      </w:r>
      <w:proofErr w:type="spellEnd"/>
      <w:r w:rsidRPr="00D47585">
        <w:rPr>
          <w:rFonts w:ascii="Calibri" w:hAnsi="Calibri" w:cs="Calibri"/>
        </w:rPr>
        <w:t xml:space="preserve">, Y., Wang, Y., </w:t>
      </w:r>
      <w:proofErr w:type="spellStart"/>
      <w:r w:rsidRPr="00D47585">
        <w:rPr>
          <w:rFonts w:ascii="Calibri" w:hAnsi="Calibri" w:cs="Calibri"/>
        </w:rPr>
        <w:t>Cai</w:t>
      </w:r>
      <w:proofErr w:type="spellEnd"/>
      <w:r w:rsidRPr="00D47585">
        <w:rPr>
          <w:rFonts w:ascii="Calibri" w:hAnsi="Calibri" w:cs="Calibri"/>
        </w:rPr>
        <w:t xml:space="preserve">, X., Peng, L., 2015. Silica distinctively affects cell wall features and </w:t>
      </w:r>
      <w:proofErr w:type="spellStart"/>
      <w:r w:rsidRPr="00D47585">
        <w:rPr>
          <w:rFonts w:ascii="Calibri" w:hAnsi="Calibri" w:cs="Calibri"/>
        </w:rPr>
        <w:t>lignocellulosic</w:t>
      </w:r>
      <w:proofErr w:type="spellEnd"/>
      <w:r w:rsidRPr="00D47585">
        <w:rPr>
          <w:rFonts w:ascii="Calibri" w:hAnsi="Calibri" w:cs="Calibri"/>
        </w:rPr>
        <w:t xml:space="preserve"> </w:t>
      </w:r>
      <w:proofErr w:type="spellStart"/>
      <w:r w:rsidRPr="00D47585">
        <w:rPr>
          <w:rFonts w:ascii="Calibri" w:hAnsi="Calibri" w:cs="Calibri"/>
        </w:rPr>
        <w:t>saccharification</w:t>
      </w:r>
      <w:proofErr w:type="spellEnd"/>
      <w:r w:rsidRPr="00D47585">
        <w:rPr>
          <w:rFonts w:ascii="Calibri" w:hAnsi="Calibri" w:cs="Calibri"/>
        </w:rPr>
        <w:t xml:space="preserve"> with large enhancement on biomass production in rice. Plant Science 239, 84–91. https://doi.org/10.1016/j.plantsci.2015.07.014</w:t>
      </w:r>
    </w:p>
    <w:p w14:paraId="4669648C" w14:textId="5EAD5A8C" w:rsidR="00D47585" w:rsidRDefault="00D47585">
      <w:pPr>
        <w:rPr>
          <w:rStyle w:val="jlqj4b"/>
          <w:lang w:val="en"/>
        </w:rPr>
      </w:pPr>
      <w:r>
        <w:rPr>
          <w:rStyle w:val="jlqj4b"/>
          <w:lang w:val="en"/>
        </w:rPr>
        <w:fldChar w:fldCharType="end"/>
      </w:r>
    </w:p>
    <w:sectPr w:rsidR="00D4758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Yohanna Cabrera Orozco" w:date="2021-09-15T11:06:00Z" w:initials="YCO">
    <w:p w14:paraId="353B291E" w14:textId="79FA958E" w:rsidR="00565EA2" w:rsidRDefault="00565EA2">
      <w:pPr>
        <w:pStyle w:val="CommentText"/>
      </w:pPr>
      <w:r>
        <w:rPr>
          <w:rStyle w:val="CommentReference"/>
        </w:rPr>
        <w:annotationRef/>
      </w:r>
      <w:r>
        <w:t xml:space="preserve">But what about the </w:t>
      </w:r>
      <w:proofErr w:type="spellStart"/>
      <w:r>
        <w:t>resuls</w:t>
      </w:r>
      <w:proofErr w:type="spellEnd"/>
      <w:r>
        <w:t xml:space="preserve"> of the experiment?</w:t>
      </w:r>
    </w:p>
    <w:p w14:paraId="1D485263" w14:textId="7A8D65B8" w:rsidR="00565EA2" w:rsidRDefault="00565EA2">
      <w:pPr>
        <w:pStyle w:val="CommentText"/>
      </w:pPr>
    </w:p>
    <w:p w14:paraId="1D84482B" w14:textId="2940FBE9" w:rsidR="00565EA2" w:rsidRDefault="00565EA2">
      <w:pPr>
        <w:pStyle w:val="CommentText"/>
      </w:pPr>
      <w:r>
        <w:t xml:space="preserve">We want to see if there is difference between treatments. </w:t>
      </w:r>
    </w:p>
    <w:p w14:paraId="3D0CDCDB" w14:textId="318194C7" w:rsidR="00565EA2" w:rsidRDefault="00565EA2">
      <w:pPr>
        <w:pStyle w:val="CommentText"/>
      </w:pPr>
    </w:p>
    <w:p w14:paraId="2453988D" w14:textId="77777777" w:rsidR="00A45FEA" w:rsidRDefault="00565EA2">
      <w:pPr>
        <w:pStyle w:val="CommentText"/>
        <w:rPr>
          <w:lang w:val="es-CO"/>
        </w:rPr>
      </w:pPr>
      <w:proofErr w:type="spellStart"/>
      <w:r>
        <w:rPr>
          <w:lang w:val="es-CO"/>
        </w:rPr>
        <w:t>Verad</w:t>
      </w:r>
      <w:proofErr w:type="spellEnd"/>
      <w:r>
        <w:rPr>
          <w:lang w:val="es-CO"/>
        </w:rPr>
        <w:t xml:space="preserve"> que puedo hablar español</w:t>
      </w:r>
      <w:r w:rsidR="00A45FEA">
        <w:rPr>
          <w:lang w:val="es-CO"/>
        </w:rPr>
        <w:t>!!</w:t>
      </w:r>
    </w:p>
    <w:p w14:paraId="24B7D32E" w14:textId="77777777" w:rsidR="00A45FEA" w:rsidRDefault="00A45FEA">
      <w:pPr>
        <w:pStyle w:val="CommentText"/>
        <w:rPr>
          <w:lang w:val="es-CO"/>
        </w:rPr>
      </w:pPr>
    </w:p>
    <w:p w14:paraId="53355A41" w14:textId="20C6481D" w:rsidR="00565EA2" w:rsidRPr="00565EA2" w:rsidRDefault="00A45FEA">
      <w:pPr>
        <w:pStyle w:val="CommentText"/>
        <w:rPr>
          <w:lang w:val="es-CO"/>
        </w:rPr>
      </w:pPr>
      <w:r>
        <w:rPr>
          <w:lang w:val="es-CO"/>
        </w:rPr>
        <w:t>Veamos los resultados del experimento a ver si podemos d</w:t>
      </w:r>
      <w:r w:rsidR="00D47585">
        <w:rPr>
          <w:lang w:val="es-CO"/>
        </w:rPr>
        <w:t xml:space="preserve">ecir algo sobre el experimento en si </w:t>
      </w:r>
      <w:r w:rsidR="00565EA2" w:rsidRPr="00565EA2">
        <w:rPr>
          <w:lang w:val="es-CO"/>
        </w:rPr>
        <w:t xml:space="preserve"> </w:t>
      </w:r>
    </w:p>
    <w:p w14:paraId="7CABF73C" w14:textId="1D63D2DA" w:rsidR="00565EA2" w:rsidRDefault="00565EA2">
      <w:pPr>
        <w:pStyle w:val="CommentText"/>
        <w:rPr>
          <w:lang w:val="es-CO"/>
        </w:rPr>
      </w:pPr>
    </w:p>
    <w:p w14:paraId="199CB3EA" w14:textId="77777777" w:rsidR="00565EA2" w:rsidRPr="00565EA2" w:rsidRDefault="00565EA2">
      <w:pPr>
        <w:pStyle w:val="CommentText"/>
        <w:rPr>
          <w:lang w:val="es-CO"/>
        </w:rPr>
      </w:pPr>
    </w:p>
    <w:p w14:paraId="54F05FD6" w14:textId="24996F08" w:rsidR="00565EA2" w:rsidRPr="00565EA2" w:rsidRDefault="00565EA2">
      <w:pPr>
        <w:pStyle w:val="CommentText"/>
        <w:rPr>
          <w:lang w:val="es-CO"/>
        </w:rPr>
      </w:pPr>
    </w:p>
    <w:p w14:paraId="2D455B07" w14:textId="77777777" w:rsidR="00565EA2" w:rsidRPr="00565EA2" w:rsidRDefault="00565EA2">
      <w:pPr>
        <w:pStyle w:val="CommentText"/>
        <w:rPr>
          <w:lang w:val="es-CO"/>
        </w:rPr>
      </w:pPr>
    </w:p>
  </w:comment>
  <w:comment w:id="3" w:author="Yohanna Cabrera Orozco" w:date="2021-09-15T11:50:00Z" w:initials="YCO">
    <w:p w14:paraId="71C94B63" w14:textId="299111D7" w:rsidR="00D47585" w:rsidRPr="00D47585" w:rsidRDefault="00D47585">
      <w:pPr>
        <w:pStyle w:val="CommentText"/>
        <w:rPr>
          <w:lang w:val="es-CO"/>
        </w:rPr>
      </w:pPr>
      <w:r>
        <w:rPr>
          <w:rStyle w:val="CommentReference"/>
        </w:rPr>
        <w:annotationRef/>
      </w:r>
      <w:r w:rsidRPr="00D47585">
        <w:rPr>
          <w:lang w:val="es-CO"/>
        </w:rPr>
        <w:t>Toca mirar los espectros NMR</w:t>
      </w:r>
    </w:p>
  </w:comment>
  <w:comment w:id="2" w:author="Yohanna Cabrera Orozco" w:date="2021-04-28T11:36:00Z" w:initials="YCO">
    <w:p w14:paraId="3D70C8B1" w14:textId="52607A56" w:rsidR="00291B35" w:rsidRPr="00291B35" w:rsidRDefault="00291B35">
      <w:pPr>
        <w:pStyle w:val="CommentText"/>
        <w:rPr>
          <w:lang w:val="es-CO"/>
        </w:rPr>
      </w:pPr>
      <w:r>
        <w:rPr>
          <w:rStyle w:val="CommentReference"/>
        </w:rPr>
        <w:annotationRef/>
      </w:r>
      <w:r w:rsidRPr="00291B35">
        <w:rPr>
          <w:lang w:val="es-CO"/>
        </w:rPr>
        <w:t>Toca cambiar el objetivo por lo que no analizamos nada de la lignin</w:t>
      </w:r>
      <w:r w:rsidR="00D47585">
        <w:rPr>
          <w:lang w:val="es-CO"/>
        </w:rPr>
        <w:t>a</w:t>
      </w:r>
      <w:r w:rsidRPr="00291B35">
        <w:rPr>
          <w:lang w:val="es-CO"/>
        </w:rPr>
        <w:t>.</w:t>
      </w:r>
    </w:p>
  </w:comment>
  <w:comment w:id="7" w:author="Yohanna Cabrera Orozco" w:date="2021-04-28T09:42:00Z" w:initials="YCO">
    <w:p w14:paraId="2ACFF449" w14:textId="77777777" w:rsidR="00637187" w:rsidRPr="00637187" w:rsidRDefault="00637187">
      <w:pPr>
        <w:pStyle w:val="CommentText"/>
        <w:rPr>
          <w:lang w:val="es-CO"/>
        </w:rPr>
      </w:pPr>
      <w:r>
        <w:rPr>
          <w:rStyle w:val="CommentReference"/>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12" w:author="Yohanna Cabrera Orozco" w:date="2021-04-28T12:03:00Z" w:initials="YCO">
    <w:p w14:paraId="47C45AB8" w14:textId="4DC0B533" w:rsidR="00687E95" w:rsidRPr="00687E95" w:rsidRDefault="00687E95">
      <w:pPr>
        <w:pStyle w:val="CommentText"/>
        <w:rPr>
          <w:lang w:val="es-CO"/>
        </w:rPr>
      </w:pPr>
      <w:r>
        <w:rPr>
          <w:rStyle w:val="CommentReference"/>
        </w:rPr>
        <w:annotationRef/>
      </w:r>
      <w:r w:rsidRPr="00687E95">
        <w:rPr>
          <w:lang w:val="es-CO"/>
        </w:rPr>
        <w:t xml:space="preserve">@podemos ponerlos en el mismo </w:t>
      </w:r>
      <w:proofErr w:type="spellStart"/>
      <w:r w:rsidRPr="00687E95">
        <w:rPr>
          <w:lang w:val="es-CO"/>
        </w:rPr>
        <w:t>baseline</w:t>
      </w:r>
      <w:proofErr w:type="spellEnd"/>
      <w:r w:rsidRPr="00687E95">
        <w:rPr>
          <w:lang w:val="es-CO"/>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455B07" w15:done="0"/>
  <w15:commentEx w15:paraId="71C94B63" w15:done="0"/>
  <w15:commentEx w15:paraId="3D70C8B1" w15:done="0"/>
  <w15:commentEx w15:paraId="2ACFF449" w15:done="0"/>
  <w15:commentEx w15:paraId="47C45A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80"/>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LYwMDA3NzO2MDNQ0lEKTi0uzszPAykwrgUA7ErR8SwAAAA="/>
  </w:docVars>
  <w:rsids>
    <w:rsidRoot w:val="000850B5"/>
    <w:rsid w:val="00002E09"/>
    <w:rsid w:val="000850B5"/>
    <w:rsid w:val="000A5816"/>
    <w:rsid w:val="00184761"/>
    <w:rsid w:val="00223AEC"/>
    <w:rsid w:val="002807CD"/>
    <w:rsid w:val="00286D9B"/>
    <w:rsid w:val="00291B35"/>
    <w:rsid w:val="00295D4A"/>
    <w:rsid w:val="00500EC6"/>
    <w:rsid w:val="00565EA2"/>
    <w:rsid w:val="00637187"/>
    <w:rsid w:val="00687E95"/>
    <w:rsid w:val="00782D67"/>
    <w:rsid w:val="008749A5"/>
    <w:rsid w:val="009515E6"/>
    <w:rsid w:val="00A16B74"/>
    <w:rsid w:val="00A45FEA"/>
    <w:rsid w:val="00A9138C"/>
    <w:rsid w:val="00B643B9"/>
    <w:rsid w:val="00C60CAA"/>
    <w:rsid w:val="00D47585"/>
    <w:rsid w:val="00D94E34"/>
    <w:rsid w:val="00DF68CB"/>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0850B5"/>
  </w:style>
  <w:style w:type="character" w:customStyle="1" w:styleId="viiyi">
    <w:name w:val="viiyi"/>
    <w:basedOn w:val="DefaultParagraphFont"/>
    <w:rsid w:val="00DF68CB"/>
  </w:style>
  <w:style w:type="character" w:customStyle="1" w:styleId="Heading2Char">
    <w:name w:val="Heading 2 Char"/>
    <w:basedOn w:val="DefaultParagraphFont"/>
    <w:link w:val="Heading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C60CAA"/>
    <w:pPr>
      <w:spacing w:after="240" w:line="360" w:lineRule="auto"/>
      <w:jc w:val="both"/>
    </w:pPr>
    <w:rPr>
      <w:rFonts w:ascii="Times New Roman" w:hAnsi="Times New Roman" w:cs="Times New Roman"/>
    </w:rPr>
  </w:style>
  <w:style w:type="paragraph" w:styleId="Captio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CommentReference">
    <w:name w:val="annotation reference"/>
    <w:basedOn w:val="DefaultParagraphFont"/>
    <w:uiPriority w:val="99"/>
    <w:semiHidden/>
    <w:unhideWhenUsed/>
    <w:rsid w:val="00637187"/>
    <w:rPr>
      <w:sz w:val="16"/>
      <w:szCs w:val="16"/>
    </w:rPr>
  </w:style>
  <w:style w:type="paragraph" w:styleId="CommentText">
    <w:name w:val="annotation text"/>
    <w:basedOn w:val="Normal"/>
    <w:link w:val="CommentTextChar"/>
    <w:uiPriority w:val="99"/>
    <w:semiHidden/>
    <w:unhideWhenUsed/>
    <w:rsid w:val="00637187"/>
    <w:pPr>
      <w:spacing w:line="240" w:lineRule="auto"/>
    </w:pPr>
    <w:rPr>
      <w:sz w:val="20"/>
      <w:szCs w:val="20"/>
    </w:rPr>
  </w:style>
  <w:style w:type="character" w:customStyle="1" w:styleId="CommentTextChar">
    <w:name w:val="Comment Text Char"/>
    <w:basedOn w:val="DefaultParagraphFont"/>
    <w:link w:val="CommentText"/>
    <w:uiPriority w:val="99"/>
    <w:semiHidden/>
    <w:rsid w:val="00637187"/>
    <w:rPr>
      <w:sz w:val="20"/>
      <w:szCs w:val="20"/>
    </w:rPr>
  </w:style>
  <w:style w:type="paragraph" w:styleId="CommentSubject">
    <w:name w:val="annotation subject"/>
    <w:basedOn w:val="CommentText"/>
    <w:next w:val="CommentText"/>
    <w:link w:val="CommentSubjectChar"/>
    <w:uiPriority w:val="99"/>
    <w:semiHidden/>
    <w:unhideWhenUsed/>
    <w:rsid w:val="00637187"/>
    <w:rPr>
      <w:b/>
      <w:bCs/>
    </w:rPr>
  </w:style>
  <w:style w:type="character" w:customStyle="1" w:styleId="CommentSubjectChar">
    <w:name w:val="Comment Subject Char"/>
    <w:basedOn w:val="CommentTextChar"/>
    <w:link w:val="CommentSubject"/>
    <w:uiPriority w:val="99"/>
    <w:semiHidden/>
    <w:rsid w:val="00637187"/>
    <w:rPr>
      <w:b/>
      <w:bCs/>
      <w:sz w:val="20"/>
      <w:szCs w:val="20"/>
    </w:rPr>
  </w:style>
  <w:style w:type="paragraph" w:styleId="BalloonText">
    <w:name w:val="Balloon Text"/>
    <w:basedOn w:val="Normal"/>
    <w:link w:val="BalloonTextChar"/>
    <w:uiPriority w:val="99"/>
    <w:semiHidden/>
    <w:unhideWhenUsed/>
    <w:rsid w:val="00637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187"/>
    <w:rPr>
      <w:rFonts w:ascii="Segoe UI" w:hAnsi="Segoe UI" w:cs="Segoe UI"/>
      <w:sz w:val="18"/>
      <w:szCs w:val="18"/>
    </w:rPr>
  </w:style>
  <w:style w:type="paragraph" w:styleId="Bibliography">
    <w:name w:val="Bibliography"/>
    <w:basedOn w:val="Normal"/>
    <w:next w:val="Normal"/>
    <w:uiPriority w:val="37"/>
    <w:unhideWhenUsed/>
    <w:rsid w:val="00D4758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6.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comments" Target="comment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Pages>
  <Words>7567</Words>
  <Characters>40257</Characters>
  <Application>Microsoft Office Word</Application>
  <DocSecurity>0</DocSecurity>
  <Lines>821</Lines>
  <Paragraphs>405</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4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Yohanna Cabrera Orozco</cp:lastModifiedBy>
  <cp:revision>3</cp:revision>
  <dcterms:created xsi:type="dcterms:W3CDTF">2021-09-15T08:58:00Z</dcterms:created>
  <dcterms:modified xsi:type="dcterms:W3CDTF">2021-09-1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2"&gt;&lt;session id="bvNnewi8"/&gt;&lt;style id="http://www.zotero.org/styles/elsevier-harvard" hasBibliography="1" bibliographyStyleHasBeenSet="1"/&gt;&lt;prefs&gt;&lt;pref name="fieldType" value="Field"/&gt;&lt;/prefs&gt;&lt;/data&gt;</vt:lpwstr>
  </property>
</Properties>
</file>